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C8739" w14:textId="77777777" w:rsidR="009F7022" w:rsidRDefault="009F7022" w:rsidP="007F1FDD">
      <w:pPr>
        <w:pStyle w:val="NormalWeb"/>
      </w:pPr>
      <w:r w:rsidRPr="009F7022">
        <w:rPr>
          <w:b/>
          <w:bCs/>
        </w:rPr>
        <w:t>Comments from the editors and reviewers:</w:t>
      </w:r>
      <w:r w:rsidRPr="009F7022">
        <w:br/>
      </w:r>
    </w:p>
    <w:p w14:paraId="474C38EC" w14:textId="77777777" w:rsidR="009F7022" w:rsidRDefault="009F7022" w:rsidP="007F1FDD">
      <w:pPr>
        <w:pStyle w:val="NormalWeb"/>
        <w:numPr>
          <w:ilvl w:val="0"/>
          <w:numId w:val="1"/>
        </w:numPr>
      </w:pPr>
      <w:r w:rsidRPr="009F7022">
        <w:rPr>
          <w:b/>
          <w:bCs/>
        </w:rPr>
        <w:t>Reviewer 1</w:t>
      </w:r>
    </w:p>
    <w:p w14:paraId="52309DCF" w14:textId="77777777"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2E2301E4" w14:textId="77777777" w:rsidR="009F7022" w:rsidRPr="009F7022" w:rsidRDefault="009F7022" w:rsidP="007F1FDD">
      <w:pPr>
        <w:rPr>
          <w:rFonts w:eastAsia="Times New Roman"/>
        </w:rPr>
      </w:pPr>
      <w:r w:rsidRPr="009F7022">
        <w:rPr>
          <w:rFonts w:eastAsia="Times New Roman"/>
        </w:rPr>
        <w:t>Major comments:</w:t>
      </w:r>
    </w:p>
    <w:p w14:paraId="42E6D301" w14:textId="3CD2E76F" w:rsidR="009F7022" w:rsidRPr="001C1619"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w:t>
      </w:r>
      <w:proofErr w:type="gramStart"/>
      <w:r w:rsidRPr="009F7022">
        <w:rPr>
          <w:rFonts w:eastAsia="Times New Roman"/>
        </w:rPr>
        <w:t>substance</w:t>
      </w:r>
      <w:proofErr w:type="gramEnd"/>
      <w:r w:rsidRPr="009F7022">
        <w:rPr>
          <w:rFonts w:eastAsia="Times New Roman"/>
        </w:rPr>
        <w:t xml:space="preserve"> are such that do not require 16 figures and 29 pages. The paper requires some considerable trimming. </w:t>
      </w:r>
    </w:p>
    <w:p w14:paraId="2C39A9C0" w14:textId="5F2718A4" w:rsidR="00F86AA1" w:rsidRPr="001C1619" w:rsidRDefault="001C1619" w:rsidP="001C1619">
      <w:pPr>
        <w:pStyle w:val="xmsonormal"/>
      </w:pPr>
      <w:r>
        <w:t xml:space="preserve">We appreciate the suggestion. To focus on the core conclusions of the paper, </w:t>
      </w:r>
      <w:r w:rsidR="00676441" w:rsidRPr="001C1619">
        <w:t xml:space="preserve">we delete many less relevant </w:t>
      </w:r>
      <w:r w:rsidR="007117F5" w:rsidRPr="001C1619">
        <w:t xml:space="preserve">results, </w:t>
      </w:r>
      <w:r w:rsidR="00676441" w:rsidRPr="001C1619">
        <w:t>analyses</w:t>
      </w:r>
      <w:r w:rsidR="007117F5" w:rsidRPr="001C1619">
        <w:t>, and especially table and graphs</w:t>
      </w:r>
      <w:r w:rsidR="00676441" w:rsidRPr="001C1619">
        <w:t xml:space="preserve"> to control the paper to a </w:t>
      </w:r>
      <w:r w:rsidR="00857BCE" w:rsidRPr="001C1619">
        <w:t>healthy</w:t>
      </w:r>
      <w:r w:rsidR="007117F5" w:rsidRPr="001C1619">
        <w:t xml:space="preserve"> length</w:t>
      </w:r>
      <w:r w:rsidR="00857BCE" w:rsidRPr="001C1619">
        <w:t xml:space="preserve">. </w:t>
      </w:r>
      <w:r w:rsidRPr="001C1619">
        <w:t>There are several major adjustments:</w:t>
      </w:r>
    </w:p>
    <w:p w14:paraId="4C0A1D3D" w14:textId="675A4D30" w:rsidR="001C1619" w:rsidRDefault="001C1619" w:rsidP="001C1619">
      <w:pPr>
        <w:pStyle w:val="xmsonormal"/>
        <w:numPr>
          <w:ilvl w:val="0"/>
          <w:numId w:val="15"/>
        </w:numPr>
      </w:pPr>
      <w:r>
        <w:t>We remove empirical tactic from the paper. Empirical tactic is less relevant</w:t>
      </w:r>
      <w:r w:rsidR="00A67E94">
        <w:t xml:space="preserve"> and not necessary</w:t>
      </w:r>
      <w:r>
        <w:t>.</w:t>
      </w:r>
    </w:p>
    <w:p w14:paraId="00FCA3A9" w14:textId="5A054A04" w:rsidR="001C1619" w:rsidRDefault="001C1619" w:rsidP="001C1619">
      <w:pPr>
        <w:pStyle w:val="xmsonormal"/>
        <w:numPr>
          <w:ilvl w:val="0"/>
          <w:numId w:val="15"/>
        </w:numPr>
      </w:pPr>
      <w:r>
        <w:t xml:space="preserve">We remove all non-RTI trip planning strategies’ spatial patterns from the papers. The focus of this paper is RTI-based trip planning strategies and others are benchmarks (discussed in 1.7). </w:t>
      </w:r>
    </w:p>
    <w:p w14:paraId="17F56C13" w14:textId="6D28554D" w:rsidR="001C1619" w:rsidRDefault="001C1619" w:rsidP="001C1619">
      <w:pPr>
        <w:pStyle w:val="xmsonormal"/>
        <w:numPr>
          <w:ilvl w:val="0"/>
          <w:numId w:val="15"/>
        </w:numPr>
      </w:pPr>
      <w:r>
        <w:t>We remove some less relevant theoretical space-time graphs from the paper.</w:t>
      </w:r>
    </w:p>
    <w:p w14:paraId="1D90E04C" w14:textId="1B0AC5D3" w:rsidR="001C1619" w:rsidRPr="001C1619" w:rsidRDefault="00503D55" w:rsidP="00503D55">
      <w:pPr>
        <w:pStyle w:val="xmsonormal"/>
      </w:pPr>
      <w:r>
        <w:t>In conclusion, we manage to control the words count from over 8500 to &lt;8000 words with many necessary analyses proposed by the reviewers added; there are 9 figures and XX pages now compared with 16 figures and 29 papers</w:t>
      </w:r>
      <w:r w:rsidR="0040309A">
        <w:t xml:space="preserve"> before</w:t>
      </w:r>
      <w:r>
        <w:t xml:space="preserve">. </w:t>
      </w:r>
    </w:p>
    <w:p w14:paraId="3B32032A" w14:textId="77777777" w:rsidR="00F86AA1" w:rsidRDefault="00F86AA1" w:rsidP="007F1FDD">
      <w:pPr>
        <w:rPr>
          <w:rFonts w:eastAsia="Times New Roman"/>
        </w:rPr>
      </w:pPr>
    </w:p>
    <w:p w14:paraId="08B048FD" w14:textId="77777777" w:rsidR="00F86AA1" w:rsidRPr="009F7022" w:rsidRDefault="00F86AA1" w:rsidP="007F1FDD">
      <w:pPr>
        <w:rPr>
          <w:rFonts w:eastAsia="Times New Roman"/>
        </w:rPr>
      </w:pPr>
    </w:p>
    <w:p w14:paraId="6DECC682" w14:textId="77777777"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0C037949" w14:textId="5298EC28" w:rsidR="00D4471D" w:rsidRPr="000B09A7" w:rsidRDefault="00044A4C" w:rsidP="00D4471D">
      <w:pPr>
        <w:pStyle w:val="xmsonormal"/>
      </w:pPr>
      <w:r w:rsidRPr="000B09A7">
        <w:t>This is a fair comment. We cut down the size of the analysis part and only keep the essence of the results.</w:t>
      </w:r>
      <w:r w:rsidR="00813C24" w:rsidRPr="000B09A7">
        <w:t xml:space="preserve"> We answer the questions raised by this comment in following aspects:</w:t>
      </w:r>
    </w:p>
    <w:p w14:paraId="079A6A7C" w14:textId="672CAC16" w:rsidR="00D4471D" w:rsidRDefault="00D4471D" w:rsidP="00D4471D">
      <w:pPr>
        <w:pStyle w:val="xmsonormal"/>
        <w:numPr>
          <w:ilvl w:val="0"/>
          <w:numId w:val="6"/>
        </w:numPr>
      </w:pPr>
      <w:r>
        <w:t>Overstate the results</w:t>
      </w:r>
      <w:r w:rsidR="00543BC5">
        <w:t xml:space="preserve"> about greedy tactic</w:t>
      </w:r>
      <w:r>
        <w:t>.</w:t>
      </w:r>
    </w:p>
    <w:p w14:paraId="7C170171" w14:textId="2D0A3022" w:rsidR="000E24BD" w:rsidRPr="000B09A7" w:rsidRDefault="00D4471D" w:rsidP="007F1FDD">
      <w:pPr>
        <w:pStyle w:val="xmsonormal"/>
      </w:pPr>
      <w:r>
        <w:t xml:space="preserve">This is true. We cut down some </w:t>
      </w:r>
      <w:r w:rsidR="00CC779F">
        <w:t xml:space="preserve">claims and </w:t>
      </w:r>
      <w:r>
        <w:t>results about greedy tactic and add some explanations about the greedy tactic</w:t>
      </w:r>
      <w:r w:rsidR="001417B9" w:rsidRPr="001417B9">
        <w:t xml:space="preserve"> </w:t>
      </w:r>
      <w:r w:rsidR="001417B9" w:rsidRPr="003B63F3">
        <w:t>in the section</w:t>
      </w:r>
      <w:r w:rsidR="00B95799">
        <w:t xml:space="preserve"> 3.3.3</w:t>
      </w:r>
      <w:r w:rsidR="001417B9" w:rsidRPr="003B63F3">
        <w:t xml:space="preserve"> and 4.1 (second paragraph)</w:t>
      </w:r>
      <w:r>
        <w:t xml:space="preserve">. </w:t>
      </w:r>
      <w:r w:rsidR="001B372F" w:rsidRPr="003B63F3">
        <w:t xml:space="preserve">We also </w:t>
      </w:r>
      <w:r w:rsidR="001B372F" w:rsidRPr="003B63F3">
        <w:lastRenderedPageBreak/>
        <w:t xml:space="preserve">extensively discuss this issue in comment 2.1, 2.7, and 2.13. </w:t>
      </w:r>
      <w:r>
        <w:t>However, we did not delete the part like empirical tactic since w</w:t>
      </w:r>
      <w:r w:rsidR="000B09A7">
        <w:t>e argue that it is very important to study greedy tactic:</w:t>
      </w:r>
    </w:p>
    <w:p w14:paraId="199F51F3" w14:textId="77777777" w:rsidR="00F376FB" w:rsidRDefault="00BF04CE" w:rsidP="00F376FB">
      <w:pPr>
        <w:pStyle w:val="xmsonormal"/>
        <w:numPr>
          <w:ilvl w:val="1"/>
          <w:numId w:val="6"/>
        </w:numPr>
      </w:pPr>
      <w:r>
        <w:t>G</w:t>
      </w:r>
      <w:r w:rsidR="000B09A7" w:rsidRPr="000B09A7">
        <w:t xml:space="preserve">reedy tactic is the default tactic that many transit planning apps (for example, Google Map and Transit) </w:t>
      </w:r>
      <w:r w:rsidR="000B09A7">
        <w:t>suppose their users to us; i</w:t>
      </w:r>
      <w:r w:rsidR="00B877F4">
        <w:t xml:space="preserve">t is certain that some transit app users will follow the suggestion. This is especially true for some new app users who are not aware of the high risk of greedy tactic. </w:t>
      </w:r>
      <w:r w:rsidR="00F376FB">
        <w:t>If apps and current popular trip planning algorithms are systematically suggesting a trip plan with very poor performance based on real-time information, it is extremely necessary and important to measure its performance and improve it</w:t>
      </w:r>
      <w:r w:rsidR="00B24CA2">
        <w:t>.</w:t>
      </w:r>
      <w:r w:rsidR="00F376FB">
        <w:t xml:space="preserve"> </w:t>
      </w:r>
    </w:p>
    <w:p w14:paraId="74F862AF" w14:textId="7CCD6519" w:rsidR="001B372F" w:rsidRDefault="00F376FB" w:rsidP="001B372F">
      <w:pPr>
        <w:pStyle w:val="xmsonormal"/>
        <w:numPr>
          <w:ilvl w:val="1"/>
          <w:numId w:val="6"/>
        </w:numPr>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14:paraId="6EAC6019" w14:textId="77777777" w:rsidR="001B372F" w:rsidRDefault="001B372F" w:rsidP="001B372F">
      <w:pPr>
        <w:pStyle w:val="xmsonormal"/>
        <w:ind w:left="630"/>
      </w:pPr>
    </w:p>
    <w:p w14:paraId="185DBA2C" w14:textId="77777777" w:rsidR="005557D6" w:rsidRPr="003B63F3" w:rsidRDefault="00B21AF8" w:rsidP="007F1FDD">
      <w:pPr>
        <w:pStyle w:val="xmsonormal"/>
        <w:numPr>
          <w:ilvl w:val="0"/>
          <w:numId w:val="6"/>
        </w:numPr>
      </w:pPr>
      <w:r w:rsidRPr="003B63F3">
        <w:t>Affinity with “hidden waiting time”.</w:t>
      </w:r>
    </w:p>
    <w:p w14:paraId="5EBBF716" w14:textId="39D44EAF" w:rsidR="00683E42" w:rsidRDefault="00B21AF8" w:rsidP="00B21AF8">
      <w:pPr>
        <w:pStyle w:val="xmsonormal"/>
      </w:pPr>
      <w:r w:rsidRPr="003B63F3">
        <w:t xml:space="preserve">Yes, this is </w:t>
      </w:r>
      <w:r w:rsidR="00A17A55">
        <w:t xml:space="preserve">true. </w:t>
      </w:r>
      <w:r w:rsidR="009D6336">
        <w:fldChar w:fldCharType="begin" w:fldLock="1"/>
      </w:r>
      <w:r w:rsidR="004C5619">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rsidR="009D6336">
        <w:fldChar w:fldCharType="separate"/>
      </w:r>
      <w:r w:rsidR="009D6336" w:rsidRPr="006D7614">
        <w:rPr>
          <w:noProof/>
        </w:rPr>
        <w:t xml:space="preserve">Furth and Muller </w:t>
      </w:r>
      <w:r w:rsidR="009D6336">
        <w:rPr>
          <w:noProof/>
        </w:rPr>
        <w:t>(</w:t>
      </w:r>
      <w:r w:rsidR="009D6336" w:rsidRPr="006D7614">
        <w:rPr>
          <w:noProof/>
        </w:rPr>
        <w:t>2006)</w:t>
      </w:r>
      <w:r w:rsidR="009D6336">
        <w:fldChar w:fldCharType="end"/>
      </w:r>
      <w:r w:rsidR="00372DD2">
        <w:t xml:space="preserve"> introduced the concept of </w:t>
      </w:r>
      <w:r w:rsidR="00372DD2" w:rsidRPr="003B63F3">
        <w:t xml:space="preserve">hidden waiting time </w:t>
      </w:r>
      <w:r w:rsidR="00372DD2">
        <w:t xml:space="preserve">or </w:t>
      </w:r>
      <w:r w:rsidR="008D42D7">
        <w:t>budgeted</w:t>
      </w:r>
      <w:r w:rsidR="00372DD2">
        <w:t xml:space="preserve"> waiting time, which </w:t>
      </w:r>
      <w:r w:rsidR="00FC5DA2">
        <w:t xml:space="preserve">demonstrates </w:t>
      </w:r>
      <w:r w:rsidR="00B877F4" w:rsidRPr="003B63F3">
        <w:t xml:space="preserve">the exact </w:t>
      </w:r>
      <w:r w:rsidR="000976B0">
        <w:t xml:space="preserve">purposes </w:t>
      </w:r>
      <w:r w:rsidR="003B63F3">
        <w:t xml:space="preserve">of </w:t>
      </w:r>
      <w:r w:rsidR="009D6336">
        <w:t>insurance buffer</w:t>
      </w:r>
      <w:r w:rsidR="00012CFB">
        <w:t>: to ease the unreliability of the arrival time</w:t>
      </w:r>
      <w:r w:rsidR="00B0312F">
        <w:t xml:space="preserve">. Moreover, </w:t>
      </w:r>
      <w:r w:rsidR="009D6336">
        <w:t>the concept</w:t>
      </w:r>
      <w:r w:rsidR="00FC5DA2">
        <w:t xml:space="preserve"> of offered waiting time in this paper can be connected with insurance buffer on schedule tactic.</w:t>
      </w:r>
      <w:r w:rsidR="002B39B1">
        <w:t xml:space="preserve"> </w:t>
      </w:r>
      <w:r w:rsidR="00683E42">
        <w:t xml:space="preserve">We add the reference in the </w:t>
      </w:r>
      <w:r w:rsidR="009D6336">
        <w:t>section</w:t>
      </w:r>
      <w:r w:rsidR="00FC5DA2">
        <w:t xml:space="preserve"> 3.3.</w:t>
      </w:r>
      <w:r w:rsidR="00B23049">
        <w:t>4</w:t>
      </w:r>
      <w:r w:rsidR="00631D8E">
        <w:t xml:space="preserve"> (prudent tactic)</w:t>
      </w:r>
      <w:r w:rsidR="002B39B1">
        <w:t>.</w:t>
      </w:r>
      <w:r w:rsidR="00631D8E">
        <w:t xml:space="preserve"> We use this paper as a reference to justify </w:t>
      </w:r>
      <w:r w:rsidR="00B16F06">
        <w:t>insurance buffer prudent tactic</w:t>
      </w:r>
      <w:r w:rsidR="00631D8E">
        <w:t xml:space="preserve"> as a common strategy</w:t>
      </w:r>
      <w:r w:rsidR="00B16F06">
        <w:t xml:space="preserve"> to avoid missing a bus</w:t>
      </w:r>
      <w:r w:rsidR="00631D8E">
        <w:t>.</w:t>
      </w:r>
    </w:p>
    <w:p w14:paraId="44F10321" w14:textId="77777777" w:rsidR="00044A4C" w:rsidRPr="00044A4C" w:rsidRDefault="00044A4C" w:rsidP="007F1FDD">
      <w:pPr>
        <w:rPr>
          <w:rFonts w:eastAsia="Times New Roman"/>
        </w:rPr>
      </w:pPr>
    </w:p>
    <w:p w14:paraId="6D11E453" w14:textId="77777777"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5D9DFB30" w14:textId="4B5856CB" w:rsidR="007A4614" w:rsidRPr="003D6956" w:rsidRDefault="007A4614" w:rsidP="003D6956">
      <w:pPr>
        <w:pStyle w:val="xmsonormal"/>
      </w:pPr>
      <w:r w:rsidRPr="003D6956">
        <w:t>This is a good suggestion. W</w:t>
      </w:r>
      <w:r w:rsidR="005179D0" w:rsidRPr="003D6956">
        <w:t>e</w:t>
      </w:r>
      <w:r w:rsidR="00CB1C3F" w:rsidRPr="003D6956">
        <w:t xml:space="preserve"> removed the former section 2.1 and organize the literature review </w:t>
      </w:r>
      <w:r w:rsidR="00E05411" w:rsidRPr="003D6956">
        <w:t xml:space="preserve">exactly </w:t>
      </w:r>
      <w:r w:rsidR="009A33B8" w:rsidRPr="003D6956">
        <w:t>as the reviewer sug</w:t>
      </w:r>
      <w:r w:rsidR="00E05411" w:rsidRPr="003D6956">
        <w:t xml:space="preserve">gested: we first review the methods of quantifying; we delete most discussions about the </w:t>
      </w:r>
      <w:r w:rsidR="00712FC0" w:rsidRPr="003D6956">
        <w:t xml:space="preserve">self-reported </w:t>
      </w:r>
      <w:r w:rsidR="00E05411" w:rsidRPr="003D6956">
        <w:t>survey</w:t>
      </w:r>
      <w:r w:rsidR="00712FC0" w:rsidRPr="003D6956">
        <w:t>s</w:t>
      </w:r>
      <w:r w:rsidR="00FC56F9" w:rsidRPr="003D6956">
        <w:t xml:space="preserve"> to </w:t>
      </w:r>
      <w:r w:rsidR="00E05411" w:rsidRPr="003D6956">
        <w:t xml:space="preserve">make the discussion more relevant. </w:t>
      </w:r>
      <w:r w:rsidR="000C544F" w:rsidRPr="003D6956">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sidRPr="003D6956">
        <w:t>conclusions that concluded RTI has limited impact on the perceived waiting time and actual waiting time. Finally, we continue the discussion by demonstrating the academic gap in this area and the motivation of the paper.</w:t>
      </w:r>
      <w:r w:rsidR="002052FE" w:rsidRPr="003D6956">
        <w:t xml:space="preserve"> We believe the literature review is </w:t>
      </w:r>
      <w:r w:rsidR="00F10462" w:rsidRPr="003D6956">
        <w:t xml:space="preserve">now </w:t>
      </w:r>
      <w:r w:rsidR="002052FE" w:rsidRPr="003D6956">
        <w:t xml:space="preserve">more </w:t>
      </w:r>
      <w:r w:rsidR="0074585D" w:rsidRPr="003D6956">
        <w:t xml:space="preserve">complete and </w:t>
      </w:r>
      <w:r w:rsidR="002052FE" w:rsidRPr="003D6956">
        <w:t xml:space="preserve">relevant </w:t>
      </w:r>
      <w:r w:rsidR="0074585D" w:rsidRPr="003D6956">
        <w:t xml:space="preserve">to the topic of this paper with the useful </w:t>
      </w:r>
      <w:r w:rsidR="0045692F" w:rsidRPr="003D6956">
        <w:t>supplements</w:t>
      </w:r>
      <w:r w:rsidR="0074585D" w:rsidRPr="003D6956">
        <w:t xml:space="preserve"> proposed by the reviewers. </w:t>
      </w:r>
      <w:r w:rsidRPr="003D6956">
        <w:t>We thank the reviewer again for the great suggestion.</w:t>
      </w:r>
    </w:p>
    <w:p w14:paraId="282C7DCE" w14:textId="77777777" w:rsidR="00D91DDC" w:rsidRDefault="00D91DDC" w:rsidP="007F1FDD">
      <w:pPr>
        <w:rPr>
          <w:color w:val="C00000"/>
        </w:rPr>
      </w:pPr>
    </w:p>
    <w:p w14:paraId="4DE320C6" w14:textId="77777777" w:rsidR="00D91DDC" w:rsidRPr="00D91DDC" w:rsidRDefault="00D91DDC" w:rsidP="007F1FDD">
      <w:pPr>
        <w:rPr>
          <w:color w:val="C00000"/>
        </w:rPr>
      </w:pPr>
    </w:p>
    <w:p w14:paraId="1D6D3D13" w14:textId="77777777" w:rsidR="009F7022" w:rsidRDefault="009F7022" w:rsidP="007F1FDD">
      <w:pPr>
        <w:pStyle w:val="ListParagraph"/>
        <w:numPr>
          <w:ilvl w:val="1"/>
          <w:numId w:val="1"/>
        </w:numPr>
        <w:rPr>
          <w:rFonts w:eastAsia="Times New Roman"/>
        </w:rPr>
      </w:pPr>
      <w:r w:rsidRPr="009F7022">
        <w:rPr>
          <w:rFonts w:eastAsia="Times New Roman"/>
        </w:rPr>
        <w:lastRenderedPageBreak/>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02CCC006" w14:textId="77777777" w:rsidR="005179D0" w:rsidRDefault="005179D0" w:rsidP="007F1FDD">
      <w:pPr>
        <w:rPr>
          <w:rFonts w:eastAsia="Times New Roman"/>
        </w:rPr>
      </w:pPr>
    </w:p>
    <w:p w14:paraId="03EF498D" w14:textId="77777777" w:rsidR="00317B24" w:rsidRPr="00A34316" w:rsidRDefault="005179D0" w:rsidP="007F1FDD">
      <w:r w:rsidRPr="00A34316">
        <w:rPr>
          <w:rFonts w:eastAsia="Times New Roman"/>
        </w:rPr>
        <w:t>Thank you for pointing this out. We added these</w:t>
      </w:r>
      <w:r w:rsidR="001C1FC6" w:rsidRPr="00A34316">
        <w:rPr>
          <w:rFonts w:eastAsia="Times New Roman"/>
        </w:rPr>
        <w:t xml:space="preserve"> </w:t>
      </w:r>
      <w:r w:rsidR="00AE723B" w:rsidRPr="00A34316">
        <w:rPr>
          <w:rFonts w:eastAsia="Times New Roman"/>
        </w:rPr>
        <w:t xml:space="preserve">very </w:t>
      </w:r>
      <w:r w:rsidR="001C1FC6" w:rsidRPr="00A34316">
        <w:rPr>
          <w:rFonts w:eastAsia="Times New Roman"/>
        </w:rPr>
        <w:t xml:space="preserve">useful references to the </w:t>
      </w:r>
      <w:r w:rsidR="00AE723B" w:rsidRPr="00A34316">
        <w:rPr>
          <w:rFonts w:eastAsia="Times New Roman"/>
        </w:rPr>
        <w:t xml:space="preserve">corresponding part of </w:t>
      </w:r>
      <w:r w:rsidR="00D77D60" w:rsidRPr="00A34316">
        <w:rPr>
          <w:rFonts w:eastAsia="Times New Roman"/>
        </w:rPr>
        <w:t xml:space="preserve">our analyses: </w:t>
      </w:r>
    </w:p>
    <w:p w14:paraId="31282248" w14:textId="5D9E25F9" w:rsidR="00317B24" w:rsidRPr="00A34316" w:rsidRDefault="00317B24" w:rsidP="006E57F2">
      <w:pPr>
        <w:pStyle w:val="ListParagraph"/>
        <w:numPr>
          <w:ilvl w:val="0"/>
          <w:numId w:val="18"/>
        </w:numPr>
        <w:rPr>
          <w:rFonts w:eastAsia="Times New Roman"/>
        </w:rPr>
      </w:pPr>
      <w:r w:rsidRPr="00A34316">
        <w:rPr>
          <w:rFonts w:eastAsia="Times New Roman"/>
        </w:rPr>
        <w:t xml:space="preserve">We also add the two </w:t>
      </w:r>
      <w:r w:rsidR="00F431BF" w:rsidRPr="00A34316">
        <w:rPr>
          <w:rFonts w:eastAsia="Times New Roman"/>
        </w:rPr>
        <w:t xml:space="preserve">mentioned </w:t>
      </w:r>
      <w:r w:rsidRPr="00A34316">
        <w:rPr>
          <w:rFonts w:eastAsia="Times New Roman"/>
        </w:rPr>
        <w:t xml:space="preserve">papers in the </w:t>
      </w:r>
      <w:r w:rsidR="00F431BF" w:rsidRPr="00A34316">
        <w:rPr>
          <w:rFonts w:eastAsia="Times New Roman"/>
        </w:rPr>
        <w:t>literature review</w:t>
      </w:r>
      <w:r w:rsidR="003840D9" w:rsidRPr="00A34316">
        <w:rPr>
          <w:rFonts w:eastAsia="Times New Roman"/>
        </w:rPr>
        <w:t xml:space="preserve"> in section 2.1 and section 2.2</w:t>
      </w:r>
      <w:r w:rsidR="00F431BF" w:rsidRPr="00A34316">
        <w:rPr>
          <w:rFonts w:eastAsia="Times New Roman"/>
        </w:rPr>
        <w:t>.</w:t>
      </w:r>
    </w:p>
    <w:p w14:paraId="172399BA" w14:textId="5B29B8C8" w:rsidR="00F314ED" w:rsidRPr="00A34316" w:rsidRDefault="00F314ED" w:rsidP="006E57F2">
      <w:pPr>
        <w:pStyle w:val="ListParagraph"/>
        <w:numPr>
          <w:ilvl w:val="0"/>
          <w:numId w:val="18"/>
        </w:numPr>
        <w:rPr>
          <w:rFonts w:eastAsia="Times New Roman"/>
        </w:rPr>
      </w:pPr>
      <w:r w:rsidRPr="00A34316">
        <w:rPr>
          <w:rFonts w:eastAsia="Times New Roman"/>
        </w:rPr>
        <w:t xml:space="preserve">We add </w:t>
      </w:r>
      <w:r w:rsidRPr="00A34316">
        <w:rPr>
          <w:rFonts w:eastAsia="Times New Roman"/>
          <w:i/>
        </w:rPr>
        <w:t>prediction horizon</w:t>
      </w:r>
      <w:r w:rsidRPr="00A34316">
        <w:rPr>
          <w:rFonts w:eastAsia="Times New Roman"/>
        </w:rPr>
        <w:t xml:space="preserve"> </w:t>
      </w:r>
      <w:r w:rsidR="00F171DD" w:rsidRPr="00A34316">
        <w:rPr>
          <w:rFonts w:eastAsia="Times New Roman"/>
        </w:rPr>
        <w:t xml:space="preserve">and relevant conclusions </w:t>
      </w:r>
      <w:r w:rsidR="00B31A4F">
        <w:fldChar w:fldCharType="begin" w:fldLock="1"/>
      </w:r>
      <w:r w:rsidR="008553AB">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31A4F">
        <w:fldChar w:fldCharType="separate"/>
      </w:r>
      <w:r w:rsidR="00B31A4F" w:rsidRPr="00E91427">
        <w:rPr>
          <w:noProof/>
        </w:rPr>
        <w:t>(Cats and Loutos 2016a)</w:t>
      </w:r>
      <w:r w:rsidR="00B31A4F">
        <w:fldChar w:fldCharType="end"/>
      </w:r>
      <w:r w:rsidR="00B31A4F">
        <w:t xml:space="preserve"> </w:t>
      </w:r>
      <w:r w:rsidRPr="00A34316">
        <w:rPr>
          <w:rFonts w:eastAsia="Times New Roman"/>
        </w:rPr>
        <w:t>to</w:t>
      </w:r>
      <w:r w:rsidR="00EF7C0B">
        <w:rPr>
          <w:rFonts w:eastAsia="Times New Roman"/>
        </w:rPr>
        <w:t xml:space="preserve"> the last paragraph of section 2</w:t>
      </w:r>
      <w:r w:rsidRPr="00A34316">
        <w:rPr>
          <w:rFonts w:eastAsia="Times New Roman"/>
        </w:rPr>
        <w:t xml:space="preserve"> </w:t>
      </w:r>
      <w:r w:rsidR="00EF7C0B">
        <w:rPr>
          <w:rFonts w:eastAsia="Times New Roman"/>
        </w:rPr>
        <w:t xml:space="preserve">and </w:t>
      </w:r>
      <w:r w:rsidRPr="00A34316">
        <w:rPr>
          <w:rFonts w:eastAsia="Times New Roman"/>
        </w:rPr>
        <w:t>sections 4.3.1 of the risk of missing bus and walking distance influence;</w:t>
      </w:r>
    </w:p>
    <w:p w14:paraId="3CF52A48" w14:textId="56DE5A6F" w:rsidR="008D0B5D" w:rsidRPr="00A34316" w:rsidRDefault="008D0B5D" w:rsidP="006E57F2">
      <w:pPr>
        <w:pStyle w:val="ListParagraph"/>
        <w:numPr>
          <w:ilvl w:val="0"/>
          <w:numId w:val="18"/>
        </w:numPr>
        <w:rPr>
          <w:rFonts w:eastAsia="Times New Roman"/>
        </w:rPr>
      </w:pPr>
      <w:r w:rsidRPr="00A34316">
        <w:rPr>
          <w:rFonts w:eastAsia="Times New Roman"/>
        </w:rPr>
        <w:t>We also add the</w:t>
      </w:r>
      <w:r w:rsidR="008E1CDD" w:rsidRPr="00A34316">
        <w:rPr>
          <w:rFonts w:eastAsia="Times New Roman"/>
        </w:rPr>
        <w:t xml:space="preserve"> two papers in section 4.3.3 mentioning it is common to compare the performance of RTI scheme/strategy with the schedule. </w:t>
      </w:r>
    </w:p>
    <w:p w14:paraId="6BB7FC9B" w14:textId="77777777" w:rsidR="00317B24" w:rsidRPr="00A34316" w:rsidRDefault="00317B24" w:rsidP="007F1FDD">
      <w:pPr>
        <w:rPr>
          <w:rFonts w:eastAsia="Times New Roman"/>
        </w:rPr>
      </w:pPr>
    </w:p>
    <w:p w14:paraId="43FA9626" w14:textId="21EA89A1" w:rsidR="005179D0" w:rsidRPr="00A34316" w:rsidRDefault="008E1CDD" w:rsidP="007F1FDD">
      <w:r w:rsidRPr="00A34316">
        <w:rPr>
          <w:rFonts w:eastAsia="Times New Roman"/>
        </w:rPr>
        <w:t>We believe these adjustments will make the paper more connected with the prior research. We appreciate the values of all the mentioned papers and we thank the reviewer for providing these precious references.</w:t>
      </w:r>
    </w:p>
    <w:p w14:paraId="7F5F0DC3" w14:textId="77777777" w:rsidR="005179D0" w:rsidRDefault="005179D0" w:rsidP="007F1FDD">
      <w:pPr>
        <w:pStyle w:val="ListParagraph"/>
        <w:rPr>
          <w:rFonts w:eastAsia="Times New Roman"/>
        </w:rPr>
      </w:pPr>
    </w:p>
    <w:p w14:paraId="7C9FE97F" w14:textId="77777777" w:rsidR="005179D0" w:rsidRPr="009F7022" w:rsidRDefault="005179D0" w:rsidP="007F1FDD">
      <w:pPr>
        <w:pStyle w:val="ListParagraph"/>
        <w:rPr>
          <w:rFonts w:eastAsia="Times New Roman"/>
        </w:rPr>
      </w:pPr>
    </w:p>
    <w:p w14:paraId="1DCDB07D" w14:textId="77777777" w:rsidR="009F7022" w:rsidRPr="009F7022" w:rsidRDefault="009F7022" w:rsidP="007F1FDD">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76F86EEB" w14:textId="77777777"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14:paraId="33C42076" w14:textId="77777777"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14:paraId="061E28B6" w14:textId="77777777"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14:paraId="4F9B23FD" w14:textId="21D91126" w:rsidR="005179D0" w:rsidRPr="007B0194" w:rsidRDefault="009F7022" w:rsidP="007B0194">
      <w:pPr>
        <w:rPr>
          <w:rFonts w:eastAsia="Times New Roman"/>
        </w:rPr>
      </w:pPr>
      <w:r w:rsidRPr="009F7022">
        <w:rPr>
          <w:rFonts w:eastAsia="Times New Roman"/>
        </w:rPr>
        <w:t>Similarly, departure strategies that have been reported elsewhere like AT can be described briefly.</w:t>
      </w:r>
    </w:p>
    <w:p w14:paraId="2D5CB599" w14:textId="77777777" w:rsidR="006E57F2" w:rsidRDefault="005179D0" w:rsidP="006E57F2">
      <w:pPr>
        <w:pStyle w:val="xmsonormal"/>
      </w:pPr>
      <w:r w:rsidRPr="007B0194">
        <w:t xml:space="preserve">Thank you </w:t>
      </w:r>
      <w:r w:rsidR="00176D79" w:rsidRPr="007B0194">
        <w:t xml:space="preserve">very much </w:t>
      </w:r>
      <w:r w:rsidRPr="007B0194">
        <w:t>for pointing this out</w:t>
      </w:r>
      <w:r w:rsidR="00176D79" w:rsidRPr="007B0194">
        <w:t xml:space="preserve"> and we found these literature very useful</w:t>
      </w:r>
      <w:r w:rsidRPr="007B0194">
        <w:t>.</w:t>
      </w:r>
      <w:r w:rsidR="00D616BF" w:rsidRPr="007B0194">
        <w:t xml:space="preserve"> </w:t>
      </w:r>
      <w:r w:rsidR="004C5619">
        <w:t>T</w:t>
      </w:r>
      <w:r w:rsidR="00176D79" w:rsidRPr="007B0194">
        <w:t xml:space="preserve">he notion of “reclaimed delay” and arbitrary tactic </w:t>
      </w:r>
      <w:r w:rsidR="005F4CB7">
        <w:t>are definitely not</w:t>
      </w:r>
      <w:r w:rsidR="004C5619">
        <w:t xml:space="preserve"> new</w:t>
      </w:r>
      <w:r w:rsidR="007C0B5C">
        <w:t xml:space="preserve">. </w:t>
      </w:r>
      <w:r w:rsidR="006E57F2">
        <w:t>We add the references in the section 3.2 and briefly discuss the conclusions.</w:t>
      </w:r>
    </w:p>
    <w:p w14:paraId="0DC06F24" w14:textId="155AC377" w:rsidR="005179D0" w:rsidRDefault="00D406C7" w:rsidP="006E57F2">
      <w:pPr>
        <w:pStyle w:val="xmsonormal"/>
        <w:ind w:firstLine="720"/>
      </w:pPr>
      <w:r>
        <w:t>T</w:t>
      </w:r>
      <w:r w:rsidR="007C0B5C">
        <w:t xml:space="preserve">he prior literature mainly focused on running time </w:t>
      </w:r>
      <w:r w:rsidR="007C0B5C">
        <w:fldChar w:fldCharType="begin" w:fldLock="1"/>
      </w:r>
      <w:r w:rsidR="007C0B5C">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7C0B5C">
        <w:rPr>
          <w:rFonts w:hint="eastAsia"/>
        </w:rPr>
        <w:instrText>0197-6729","author":[{"dropping-particle":"","family":"El</w:instrText>
      </w:r>
      <w:r w:rsidR="007C0B5C">
        <w:rPr>
          <w:rFonts w:hint="eastAsia"/>
        </w:rPr>
        <w:instrText>‐</w:instrText>
      </w:r>
      <w:r w:rsidR="007C0B5C">
        <w:rPr>
          <w:rFonts w:hint="eastAsia"/>
        </w:rPr>
        <w:instrText>Geneidy","given":"Ahmed M","non-dropping-particle":"","parse-names":false,"suffix":""},{"dropping-particle":"","family":"Horning","given":"Jessica","non-dropping-particle":"","parse-names":false,"s</w:instrText>
      </w:r>
      <w:r w:rsidR="007C0B5C">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7C0B5C">
        <w:rPr>
          <w:rFonts w:hint="eastAsia"/>
        </w:rPr>
        <w:instrText>4cf6-8270-b23893a423f9"]}],"mendeley":{"formattedCitation":"(El-Geneidy et al. 2006; El</w:instrText>
      </w:r>
      <w:r w:rsidR="007C0B5C">
        <w:rPr>
          <w:rFonts w:hint="eastAsia"/>
        </w:rPr>
        <w:instrText>‐</w:instrText>
      </w:r>
      <w:r w:rsidR="007C0B5C">
        <w:rPr>
          <w:rFonts w:hint="eastAsia"/>
        </w:rPr>
        <w:instrText>Geneidy, Horning, and Krizek 2011)","plainTextFormattedCitation":"(El-Geneidy et al. 2006; El</w:instrText>
      </w:r>
      <w:r w:rsidR="007C0B5C">
        <w:rPr>
          <w:rFonts w:hint="eastAsia"/>
        </w:rPr>
        <w:instrText>‐</w:instrText>
      </w:r>
      <w:r w:rsidR="007C0B5C">
        <w:rPr>
          <w:rFonts w:hint="eastAsia"/>
        </w:rPr>
        <w:instrText>Geneidy, Horning, and Krizek 2011)","previouslyFormattedCitation":"(El-Geneidy et al. 2006; El</w:instrText>
      </w:r>
      <w:r w:rsidR="007C0B5C">
        <w:rPr>
          <w:rFonts w:hint="eastAsia"/>
        </w:rPr>
        <w:instrText>‐</w:instrText>
      </w:r>
      <w:r w:rsidR="007C0B5C">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system performance </w:t>
      </w:r>
      <w:r w:rsidR="007C0B5C">
        <w:fldChar w:fldCharType="begin" w:fldLock="1"/>
      </w:r>
      <w:r w:rsidR="007C0B5C">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7C0B5C">
        <w:fldChar w:fldCharType="separate"/>
      </w:r>
      <w:r w:rsidR="007C0B5C" w:rsidRPr="007C0B5C">
        <w:rPr>
          <w:noProof/>
        </w:rPr>
        <w:t>(Cats 2019; Park et al. 2019)</w:t>
      </w:r>
      <w:r w:rsidR="007C0B5C">
        <w:fldChar w:fldCharType="end"/>
      </w:r>
      <w:r w:rsidR="007C0B5C">
        <w:t xml:space="preserve">, and ridership </w:t>
      </w:r>
      <w:r w:rsidR="007C0B5C">
        <w:fldChar w:fldCharType="begin" w:fldLock="1"/>
      </w:r>
      <w:r w:rsidR="003C676B">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C676B">
        <w:rPr>
          <w:rFonts w:hint="eastAsia"/>
        </w:rPr>
        <w:instrText>0197-6729","author":[{"dropping-particle":"","family":"El</w:instrText>
      </w:r>
      <w:r w:rsidR="003C676B">
        <w:rPr>
          <w:rFonts w:hint="eastAsia"/>
        </w:rPr>
        <w:instrText>‐</w:instrText>
      </w:r>
      <w:r w:rsidR="003C676B">
        <w:rPr>
          <w:rFonts w:hint="eastAsia"/>
        </w:rPr>
        <w:instrText>Geneidy","given":"Ahmed M","non-dropping-particle":"","parse-names":false,"suffix":""},{"dropping-particle":"","family":"Horning","given":"Jessica","non-dropping-particle":"","parse-names":false,"s</w:instrText>
      </w:r>
      <w:r w:rsidR="003C676B">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C676B">
        <w:rPr>
          <w:rFonts w:hint="eastAsia"/>
        </w:rPr>
        <w:instrText>4cf6-8270-b23893a423f9"]}],"mendeley":{"formattedCitation":"(El-Geneidy et al. 2006; El</w:instrText>
      </w:r>
      <w:r w:rsidR="003C676B">
        <w:rPr>
          <w:rFonts w:hint="eastAsia"/>
        </w:rPr>
        <w:instrText>‐</w:instrText>
      </w:r>
      <w:r w:rsidR="003C676B">
        <w:rPr>
          <w:rFonts w:hint="eastAsia"/>
        </w:rPr>
        <w:instrText>Geneidy, Horning, and Krizek 2011)","plainTextFormattedCitation":"(El-Geneidy et al. 2006; El</w:instrText>
      </w:r>
      <w:r w:rsidR="003C676B">
        <w:rPr>
          <w:rFonts w:hint="eastAsia"/>
        </w:rPr>
        <w:instrText>‐</w:instrText>
      </w:r>
      <w:r w:rsidR="003C676B">
        <w:rPr>
          <w:rFonts w:hint="eastAsia"/>
        </w:rPr>
        <w:instrText>Geneidy, Horning, and Krizek 2011)","previouslyFormattedCitation":"(El-Geneidy et al. 2006; El</w:instrText>
      </w:r>
      <w:r w:rsidR="003C676B">
        <w:rPr>
          <w:rFonts w:hint="eastAsia"/>
        </w:rPr>
        <w:instrText>‐</w:instrText>
      </w:r>
      <w:r w:rsidR="003C676B">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Even if briefly discussed the implication of stop consolidation and riding time deviation’s impact on the waiting time, the </w:t>
      </w:r>
      <w:r w:rsidR="007C0B5C">
        <w:lastRenderedPageBreak/>
        <w:t xml:space="preserve">papers </w:t>
      </w:r>
      <w:r>
        <w:t xml:space="preserve">did not primarily measure the </w:t>
      </w:r>
      <w:r w:rsidR="00F24D4D">
        <w:t>impact based on</w:t>
      </w:r>
      <w:r w:rsidR="00A92CE5">
        <w:t xml:space="preserve"> passengers’ perspectives with real-time data</w:t>
      </w:r>
      <w:r>
        <w:t xml:space="preserve">. </w:t>
      </w:r>
    </w:p>
    <w:p w14:paraId="36A4CB3C" w14:textId="75DCBB29" w:rsidR="00D406C7" w:rsidRPr="007B0194" w:rsidRDefault="00D406C7" w:rsidP="007C0B5C">
      <w:pPr>
        <w:pStyle w:val="xmsonormal"/>
      </w:pPr>
      <w:r>
        <w:tab/>
        <w:t>In terms of AT, we add corresponding literature to the paper in section</w:t>
      </w:r>
      <w:r w:rsidR="007F6550">
        <w:t xml:space="preserve"> 3.3.1 (arbitrary tactic)</w:t>
      </w:r>
      <w:r w:rsidR="00224623">
        <w:t xml:space="preserve">. </w:t>
      </w:r>
      <w:r w:rsidR="008E1CDD">
        <w:t>Again, w</w:t>
      </w:r>
      <w:r w:rsidR="00224623">
        <w:t xml:space="preserve">e appreciate all the mentioned papers’ values and hope </w:t>
      </w:r>
      <w:r w:rsidR="007E6464">
        <w:t xml:space="preserve">the added references </w:t>
      </w:r>
      <w:r w:rsidR="00224623">
        <w:t>will improve the paper’s connection with the prior research.</w:t>
      </w:r>
    </w:p>
    <w:p w14:paraId="4057F0E8" w14:textId="5AFC3639" w:rsidR="008D42D7" w:rsidRPr="00B21BE9" w:rsidRDefault="008D42D7" w:rsidP="007F1FDD">
      <w:pPr>
        <w:rPr>
          <w:rFonts w:eastAsia="Times New Roman"/>
          <w:color w:val="C00000"/>
        </w:rPr>
      </w:pPr>
    </w:p>
    <w:p w14:paraId="2A745D78" w14:textId="77777777" w:rsidR="009F7022" w:rsidRDefault="009F7022" w:rsidP="007F1FDD">
      <w:pPr>
        <w:rPr>
          <w:rFonts w:eastAsia="Times New Roman"/>
        </w:rPr>
      </w:pPr>
    </w:p>
    <w:p w14:paraId="27E111EC" w14:textId="3F1F9578" w:rsidR="005179D0" w:rsidRPr="00D341C9"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14:paraId="00795F42" w14:textId="77777777" w:rsidR="00AF2EE0" w:rsidRDefault="005179D0" w:rsidP="00B9277F">
      <w:pPr>
        <w:pStyle w:val="xmsonormal"/>
      </w:pPr>
      <w:r w:rsidRPr="00A824AC">
        <w:t xml:space="preserve">This is a </w:t>
      </w:r>
      <w:r w:rsidR="007F0064" w:rsidRPr="00A824AC">
        <w:t>very useful complement</w:t>
      </w:r>
      <w:r w:rsidR="00AF2EE0">
        <w:t>. W</w:t>
      </w:r>
      <w:r w:rsidR="00387518" w:rsidRPr="00A824AC">
        <w:t>e</w:t>
      </w:r>
      <w:r w:rsidR="00B0352A" w:rsidRPr="00A824AC">
        <w:t xml:space="preserve"> extend</w:t>
      </w:r>
      <w:r w:rsidR="00387518" w:rsidRPr="00A824AC">
        <w:t xml:space="preserve"> th</w:t>
      </w:r>
      <w:r w:rsidR="005E3810" w:rsidRPr="00A824AC">
        <w:t xml:space="preserve">e concept of “reclaimed delay” to be </w:t>
      </w:r>
      <w:r w:rsidR="00387518" w:rsidRPr="00A824AC">
        <w:t xml:space="preserve">inclusive </w:t>
      </w:r>
      <w:r w:rsidR="005E3810" w:rsidRPr="00A824AC">
        <w:t>of</w:t>
      </w:r>
      <w:r w:rsidR="00387518" w:rsidRPr="00A824AC">
        <w:t xml:space="preserve"> driver accelerating and add the scenarios the reviewer mentioned</w:t>
      </w:r>
      <w:r w:rsidR="00A224BF" w:rsidRPr="00A824AC">
        <w:t xml:space="preserve"> in the fourth paragraph of section 3.2</w:t>
      </w:r>
      <w:r w:rsidR="00387518" w:rsidRPr="00A824AC">
        <w:t>.</w:t>
      </w:r>
      <w:r w:rsidR="00AF2EE0">
        <w:t xml:space="preserve"> We also make corresponding adjustments in the fourth paragraph of section 1: we now use schedule recovery efforts as an example of reclaimed delay</w:t>
      </w:r>
      <w:r w:rsidR="002F5FBA">
        <w:t>, instead of the only cause of the over-estimation</w:t>
      </w:r>
      <w:r w:rsidR="00AF2EE0">
        <w:t xml:space="preserve">. </w:t>
      </w:r>
    </w:p>
    <w:p w14:paraId="4B481642" w14:textId="77777777" w:rsidR="00720043" w:rsidRPr="00A824AC" w:rsidRDefault="00A224BF" w:rsidP="00AF2EE0">
      <w:pPr>
        <w:pStyle w:val="xmsonormal"/>
        <w:ind w:firstLine="720"/>
      </w:pPr>
      <w:r w:rsidRPr="00A824AC">
        <w:t xml:space="preserve">However, this will not impact any 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the specific scenarios. Just like the definition, we will calculate the time difference between the actual time of departure and the expected time of departure at the stop. During this process, there is no</w:t>
      </w:r>
      <w:r w:rsidR="00AF2EE0">
        <w:t xml:space="preserve"> assumption or dependence of a specific scenario. </w:t>
      </w:r>
    </w:p>
    <w:p w14:paraId="278AAD0F" w14:textId="77777777" w:rsidR="004559FE" w:rsidRDefault="004559FE" w:rsidP="007F1FDD">
      <w:pPr>
        <w:pStyle w:val="ListParagraph"/>
        <w:ind w:left="0"/>
        <w:rPr>
          <w:rFonts w:eastAsia="Times New Roman"/>
          <w:color w:val="C00000"/>
        </w:rPr>
      </w:pPr>
    </w:p>
    <w:p w14:paraId="0E1DD78B" w14:textId="77777777" w:rsidR="009F7022" w:rsidRDefault="009F7022" w:rsidP="007F1FDD">
      <w:pPr>
        <w:pStyle w:val="ListParagraph"/>
        <w:ind w:left="0"/>
        <w:rPr>
          <w:rFonts w:eastAsia="Times New Roman"/>
        </w:rPr>
      </w:pPr>
    </w:p>
    <w:p w14:paraId="763CC001" w14:textId="52201D5E" w:rsidR="009F7022" w:rsidRPr="00D341C9"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14:paraId="139EEEA9" w14:textId="77777777" w:rsidR="000100DE" w:rsidRDefault="00EB24F8" w:rsidP="003C1F36">
      <w:pPr>
        <w:pStyle w:val="xmsonormal"/>
      </w:pPr>
      <w:r w:rsidRPr="003C1F36">
        <w:t xml:space="preserve">This is a good question. </w:t>
      </w:r>
      <w:r w:rsidR="007A6FEF" w:rsidRPr="003C1F36">
        <w:t xml:space="preserve">W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we decide</w:t>
      </w:r>
      <w:r w:rsidR="00B01D2B">
        <w:t>d</w:t>
      </w:r>
      <w:r w:rsidR="00513794">
        <w:t xml:space="preserve"> to not put this part in the main text and not conduct the same analysis for the schedule tactic</w:t>
      </w:r>
      <w:r w:rsidR="00B01D2B">
        <w:t xml:space="preserve"> and empirical tactic</w:t>
      </w:r>
      <w:r w:rsidR="007A7F62" w:rsidRPr="003C1F36">
        <w:t>. We are going to justify our decision</w:t>
      </w:r>
      <w:r w:rsidR="00513794">
        <w:t>s</w:t>
      </w:r>
      <w:r w:rsidR="007A7F62" w:rsidRPr="003C1F36">
        <w:t xml:space="preserve"> </w:t>
      </w:r>
      <w:r w:rsidR="00513794">
        <w:t xml:space="preserve">and discuss whether these analyses add value to this paper </w:t>
      </w:r>
      <w:r w:rsidR="007A7F62" w:rsidRPr="003C1F36">
        <w:t>in following several aspects:</w:t>
      </w:r>
    </w:p>
    <w:p w14:paraId="58301C72" w14:textId="58B8A2DF" w:rsidR="00D341C9" w:rsidRDefault="00D341C9" w:rsidP="00D341C9">
      <w:pPr>
        <w:pStyle w:val="xmsonormal"/>
        <w:numPr>
          <w:ilvl w:val="0"/>
          <w:numId w:val="6"/>
        </w:numPr>
      </w:pPr>
      <w:r>
        <w:t>As we discussed in comment 1.1, we completely delete empirical tactic from the paper</w:t>
      </w:r>
      <w:r w:rsidR="00840E18">
        <w:t xml:space="preserve"> because it is less relevant to the focus of the paper</w:t>
      </w:r>
      <w:r>
        <w:t>.</w:t>
      </w:r>
      <w:r w:rsidR="00A25759">
        <w:t xml:space="preserve"> Meanwhile</w:t>
      </w:r>
      <w:r>
        <w:t xml:space="preserve">, </w:t>
      </w:r>
      <w:r w:rsidR="00A25759">
        <w:t>i</w:t>
      </w:r>
      <w:r w:rsidR="00562E4F">
        <w:t>n real life, most people cannot perform very difficult optimization operations</w:t>
      </w:r>
      <w:r w:rsidR="00562E4F" w:rsidRPr="008856C4">
        <w:t xml:space="preserve"> </w:t>
      </w:r>
      <w:r w:rsidR="00562E4F">
        <w:t xml:space="preserve">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w:t>
      </w:r>
      <w:r w:rsidR="00562E4F">
        <w:lastRenderedPageBreak/>
        <w:t xml:space="preserve">and achieved history data, which cannot be performed by a user who want to infer when the bus arrives based on her/his empirical impression or the schedule. </w:t>
      </w:r>
    </w:p>
    <w:p w14:paraId="6368F052" w14:textId="3C51FBB2" w:rsidR="008D148E" w:rsidRPr="008D148E" w:rsidRDefault="00596682" w:rsidP="001215FE">
      <w:pPr>
        <w:pStyle w:val="xmsonormal"/>
        <w:numPr>
          <w:ilvl w:val="0"/>
          <w:numId w:val="6"/>
        </w:numPr>
      </w:pPr>
      <w:r>
        <w:t>The purpose</w:t>
      </w:r>
      <w:r w:rsidR="00883C92">
        <w:t xml:space="preserve"> of insurance</w:t>
      </w:r>
      <w:r>
        <w:t xml:space="preserve"> is </w:t>
      </w:r>
      <w:r w:rsidR="00466988">
        <w:t xml:space="preserve">to compare RTI-based trip planning strategies with non-RTI ones to </w:t>
      </w:r>
      <w:r w:rsidR="00A4212C">
        <w:t>measure</w:t>
      </w:r>
      <w:r w:rsidR="00466988">
        <w:t xml:space="preserve"> their </w:t>
      </w:r>
      <w:r w:rsidR="00A4212C">
        <w:t xml:space="preserve">relative </w:t>
      </w:r>
      <w:r w:rsidR="00466988">
        <w:t xml:space="preserve">performance: whether the naïve greedy tactic can actually save people time </w:t>
      </w:r>
      <w:r w:rsidR="00A4212C">
        <w:t xml:space="preserve">compared to traditional ones </w:t>
      </w:r>
      <w:r w:rsidR="00466988">
        <w:t>and if the improved version can outperform</w:t>
      </w:r>
      <w:r w:rsidR="00A4212C">
        <w:t xml:space="preserve"> them</w:t>
      </w:r>
      <w:r w:rsidR="00466988">
        <w:t>.</w:t>
      </w:r>
      <w:r w:rsidR="008D148E">
        <w:t xml:space="preserve"> This</w:t>
      </w:r>
      <w:r w:rsidR="008D148E" w:rsidRPr="008D148E">
        <w:t xml:space="preserve"> is similar to </w:t>
      </w:r>
      <w:r w:rsidR="008D148E">
        <w:t xml:space="preserve">the </w:t>
      </w:r>
      <w:r w:rsidR="008D148E" w:rsidRPr="008D148E">
        <w:t>benchmarks of “static information” (equivalent to schedule tactic) and “a commonly deployed scheme” in</w:t>
      </w:r>
      <w:r w:rsidR="00447D5F">
        <w:t xml:space="preserve"> </w:t>
      </w:r>
      <w:r w:rsidR="00447D5F">
        <w:fldChar w:fldCharType="begin" w:fldLock="1"/>
      </w:r>
      <w:r w:rsidR="00591D20">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447D5F">
        <w:fldChar w:fldCharType="separate"/>
      </w:r>
      <w:r w:rsidR="00447D5F" w:rsidRPr="00447D5F">
        <w:rPr>
          <w:noProof/>
        </w:rPr>
        <w:t xml:space="preserve">Cats and Loutos </w:t>
      </w:r>
      <w:r w:rsidR="00447D5F">
        <w:rPr>
          <w:noProof/>
        </w:rPr>
        <w:t>(</w:t>
      </w:r>
      <w:r w:rsidR="00447D5F" w:rsidRPr="00447D5F">
        <w:rPr>
          <w:noProof/>
        </w:rPr>
        <w:t>2016)</w:t>
      </w:r>
      <w:r w:rsidR="00447D5F">
        <w:fldChar w:fldCharType="end"/>
      </w:r>
      <w:r w:rsidR="008D148E" w:rsidRPr="008D148E">
        <w:t>.</w:t>
      </w:r>
    </w:p>
    <w:p w14:paraId="27CE9413" w14:textId="45141F89" w:rsidR="00B1621E" w:rsidRDefault="00BB3D65" w:rsidP="00BB3D65">
      <w:pPr>
        <w:pStyle w:val="xmsonormal"/>
        <w:ind w:firstLine="720"/>
        <w:rPr>
          <w:rFonts w:eastAsia="Times New Roman"/>
        </w:rPr>
      </w:pPr>
      <w:r>
        <w:t>In conclusion, the focus of this paper is still about RTI-based strategies</w:t>
      </w:r>
      <w:r w:rsidRPr="0006480C">
        <w:t xml:space="preserve"> </w:t>
      </w:r>
      <w:r>
        <w:t>and</w:t>
      </w:r>
      <w:r w:rsidRPr="0006480C">
        <w:t xml:space="preserve"> non-RTI strategies are more like “benchmarks” as we mentioned in section 3.3.1 and 3.3.2</w:t>
      </w:r>
      <w:r>
        <w:t>.</w:t>
      </w:r>
      <w:r>
        <w:rPr>
          <w:rFonts w:eastAsia="Times New Roman"/>
        </w:rPr>
        <w:t xml:space="preserve"> Meanwhile,</w:t>
      </w:r>
      <w:r w:rsidR="008C5524">
        <w:rPr>
          <w:rFonts w:eastAsia="Times New Roman"/>
        </w:rPr>
        <w:t xml:space="preserve"> it would be better to use ST without further optimization to represent traditional users’ behavior</w:t>
      </w:r>
      <w:r w:rsidR="00B85A30">
        <w:rPr>
          <w:rFonts w:eastAsia="Times New Roman"/>
        </w:rPr>
        <w:t xml:space="preserve">. </w:t>
      </w:r>
      <w:r w:rsidR="00C61A74">
        <w:rPr>
          <w:rFonts w:eastAsia="Times New Roman"/>
        </w:rPr>
        <w:t xml:space="preserve">We thank the reviewer again for raising the </w:t>
      </w:r>
      <w:r w:rsidR="00CF1F93">
        <w:rPr>
          <w:rFonts w:eastAsia="Times New Roman"/>
        </w:rPr>
        <w:t xml:space="preserve">good </w:t>
      </w:r>
      <w:r w:rsidR="00C61A74">
        <w:rPr>
          <w:rFonts w:eastAsia="Times New Roman"/>
        </w:rPr>
        <w:t xml:space="preserve">question </w:t>
      </w:r>
      <w:r w:rsidR="00562E4F">
        <w:rPr>
          <w:rFonts w:eastAsia="Times New Roman"/>
        </w:rPr>
        <w:t xml:space="preserve">that </w:t>
      </w:r>
      <w:r w:rsidR="008C5524">
        <w:rPr>
          <w:rFonts w:eastAsia="Times New Roman"/>
        </w:rPr>
        <w:t xml:space="preserve">we </w:t>
      </w:r>
      <w:r w:rsidR="00B54D7D">
        <w:rPr>
          <w:rFonts w:eastAsia="Times New Roman"/>
        </w:rPr>
        <w:t xml:space="preserve">also </w:t>
      </w:r>
      <w:r w:rsidR="008C5524">
        <w:rPr>
          <w:rFonts w:eastAsia="Times New Roman"/>
        </w:rPr>
        <w:t>wonder</w:t>
      </w:r>
      <w:r w:rsidR="00B54D7D">
        <w:rPr>
          <w:rFonts w:eastAsia="Times New Roman"/>
        </w:rPr>
        <w:t>ed</w:t>
      </w:r>
      <w:r w:rsidR="00CF1F93">
        <w:rPr>
          <w:rFonts w:eastAsia="Times New Roman"/>
        </w:rPr>
        <w:t xml:space="preserve"> and hope this answer will </w:t>
      </w:r>
      <w:r w:rsidR="008C5524">
        <w:rPr>
          <w:rFonts w:eastAsia="Times New Roman"/>
        </w:rPr>
        <w:t>help.</w:t>
      </w:r>
    </w:p>
    <w:p w14:paraId="3B136D87" w14:textId="77777777" w:rsidR="007068DF" w:rsidRPr="000100DE" w:rsidRDefault="007068DF" w:rsidP="007068DF">
      <w:pPr>
        <w:pStyle w:val="xmsonormal"/>
        <w:rPr>
          <w:rFonts w:eastAsia="Times New Roman"/>
        </w:rPr>
      </w:pPr>
    </w:p>
    <w:p w14:paraId="735D9899" w14:textId="77777777"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14:paraId="63427485" w14:textId="1EB29253" w:rsidR="009F7022" w:rsidRDefault="003C676B" w:rsidP="00F441BC">
      <w:pPr>
        <w:pStyle w:val="xmsonormal"/>
        <w:rPr>
          <w:rFonts w:eastAsia="Times New Roman"/>
        </w:rPr>
      </w:pPr>
      <w:r>
        <w:rPr>
          <w:rFonts w:eastAsia="Times New Roman"/>
        </w:rPr>
        <w:t xml:space="preserve">We refer to the notations in </w:t>
      </w:r>
      <w:r>
        <w:rPr>
          <w:rFonts w:eastAsia="Times New Roman"/>
        </w:rPr>
        <w:fldChar w:fldCharType="begin" w:fldLock="1"/>
      </w:r>
      <w:r w:rsidR="00591D20">
        <w:rPr>
          <w:rFonts w:eastAsia="Times New Roman"/>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eastAsia="Times New Roman"/>
        </w:rPr>
        <w:fldChar w:fldCharType="separate"/>
      </w:r>
      <w:r w:rsidRPr="003C676B">
        <w:rPr>
          <w:rFonts w:eastAsia="Times New Roman"/>
          <w:noProof/>
        </w:rPr>
        <w:t xml:space="preserve">Cats and Loutos </w:t>
      </w:r>
      <w:r>
        <w:rPr>
          <w:rFonts w:eastAsia="Times New Roman"/>
          <w:noProof/>
        </w:rPr>
        <w:t>(</w:t>
      </w:r>
      <w:r w:rsidRPr="003C676B">
        <w:rPr>
          <w:rFonts w:eastAsia="Times New Roman"/>
          <w:noProof/>
        </w:rPr>
        <w:t>2016)</w:t>
      </w:r>
      <w:r>
        <w:rPr>
          <w:rFonts w:eastAsia="Times New Roman"/>
        </w:rPr>
        <w:fldChar w:fldCharType="end"/>
      </w:r>
      <w:r>
        <w:rPr>
          <w:rFonts w:eastAsia="Times New Roman"/>
        </w:rPr>
        <w:t xml:space="preserve"> and </w:t>
      </w:r>
      <w:r>
        <w:rPr>
          <w:rFonts w:eastAsia="Times New Roman"/>
        </w:rPr>
        <w:fldChar w:fldCharType="begin" w:fldLock="1"/>
      </w:r>
      <w:r w:rsidR="00CD54B5">
        <w:rPr>
          <w:rFonts w:eastAsia="Times New Roman"/>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Pr>
          <w:rFonts w:eastAsia="Times New Roman"/>
        </w:rPr>
        <w:fldChar w:fldCharType="separate"/>
      </w:r>
      <w:r w:rsidRPr="003C676B">
        <w:rPr>
          <w:rFonts w:eastAsia="Times New Roman"/>
          <w:noProof/>
        </w:rPr>
        <w:t xml:space="preserve">Park et al. </w:t>
      </w:r>
      <w:r>
        <w:rPr>
          <w:rFonts w:eastAsia="Times New Roman"/>
          <w:noProof/>
        </w:rPr>
        <w:t>(</w:t>
      </w:r>
      <w:r w:rsidRPr="003C676B">
        <w:rPr>
          <w:rFonts w:eastAsia="Times New Roman"/>
          <w:noProof/>
        </w:rPr>
        <w:t>2019)</w:t>
      </w:r>
      <w:r>
        <w:rPr>
          <w:rFonts w:eastAsia="Times New Roman"/>
        </w:rPr>
        <w:fldChar w:fldCharType="end"/>
      </w:r>
      <w:r w:rsidR="00820978">
        <w:rPr>
          <w:rFonts w:eastAsia="Times New Roman"/>
        </w:rPr>
        <w:t xml:space="preserve"> and rework all of our notations with simpler and more intuitive expressions</w:t>
      </w:r>
      <w:r>
        <w:rPr>
          <w:rFonts w:eastAsia="Times New Roman"/>
        </w:rPr>
        <w:t xml:space="preserve">. </w:t>
      </w:r>
      <w:r w:rsidR="00233FA4">
        <w:rPr>
          <w:rFonts w:eastAsia="Times New Roman"/>
        </w:rPr>
        <w:t>We</w:t>
      </w:r>
      <w:r>
        <w:rPr>
          <w:rFonts w:eastAsia="Times New Roman"/>
        </w:rPr>
        <w:t xml:space="preserve"> also</w:t>
      </w:r>
      <w:r w:rsidR="00233FA4">
        <w:rPr>
          <w:rFonts w:eastAsia="Times New Roman"/>
        </w:rPr>
        <w:t xml:space="preserve"> change the definition of greedy and prudent tactic from equation to pseudo code</w:t>
      </w:r>
      <w:r w:rsidR="003032B5">
        <w:rPr>
          <w:rFonts w:eastAsia="Times New Roman"/>
        </w:rPr>
        <w:t>, which are mentioned in the comment</w:t>
      </w:r>
      <w:r w:rsidR="00233FA4">
        <w:rPr>
          <w:rFonts w:eastAsia="Times New Roman"/>
        </w:rPr>
        <w:t>. We believe the</w:t>
      </w:r>
      <w:r w:rsidR="00F441BC">
        <w:rPr>
          <w:rFonts w:eastAsia="Times New Roman"/>
        </w:rPr>
        <w:t xml:space="preserve"> definitions are more rigorous.</w:t>
      </w:r>
    </w:p>
    <w:p w14:paraId="09108DF2" w14:textId="77777777" w:rsidR="00F441BC" w:rsidRPr="00F441BC" w:rsidRDefault="00F441BC" w:rsidP="00F441BC">
      <w:pPr>
        <w:pStyle w:val="xmsonormal"/>
        <w:rPr>
          <w:rFonts w:eastAsia="Times New Roman"/>
        </w:rPr>
      </w:pPr>
    </w:p>
    <w:p w14:paraId="077CF72C" w14:textId="77777777" w:rsidR="009F7022" w:rsidRPr="00814E51" w:rsidRDefault="009F7022" w:rsidP="007F1FDD">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14:paraId="60231931" w14:textId="77777777" w:rsidR="00814E51" w:rsidRPr="009D0480" w:rsidRDefault="00C61A74" w:rsidP="00814E51">
      <w:pPr>
        <w:pStyle w:val="xmsonormal"/>
      </w:pPr>
      <w:r>
        <w:rPr>
          <w:rFonts w:eastAsia="Times New Roman"/>
        </w:rPr>
        <w:t>This is a reasonable comment</w:t>
      </w:r>
      <w:r w:rsidR="00E6781E">
        <w:rPr>
          <w:rFonts w:eastAsia="Times New Roman"/>
        </w:rPr>
        <w:t xml:space="preserve"> and we add th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is always a concern for any studies </w:t>
      </w:r>
      <w:r w:rsidR="00D32E60">
        <w:rPr>
          <w:rFonts w:eastAsia="Times New Roman"/>
        </w:rPr>
        <w:t>based on regional data.</w:t>
      </w:r>
      <w:r w:rsidR="009D0480">
        <w:rPr>
          <w:rFonts w:eastAsia="Times New Roman"/>
        </w:rPr>
        <w:t xml:space="preserve"> We are going to discuss the issue in following few aspects:</w:t>
      </w:r>
    </w:p>
    <w:p w14:paraId="3D8A4E35" w14:textId="77777777" w:rsidR="006501E2" w:rsidRDefault="006501E2" w:rsidP="006501E2">
      <w:pPr>
        <w:pStyle w:val="xmsonormal"/>
        <w:numPr>
          <w:ilvl w:val="0"/>
          <w:numId w:val="6"/>
        </w:numPr>
        <w:rPr>
          <w:rFonts w:eastAsia="Times New Roman"/>
        </w:rPr>
      </w:pPr>
      <w:r>
        <w:rPr>
          <w:rFonts w:eastAsia="Times New Roman"/>
        </w:rPr>
        <w:t>Performance of ST and on-time performance of the service.</w:t>
      </w:r>
    </w:p>
    <w:p w14:paraId="7DE7262F" w14:textId="7801E864" w:rsidR="00942ECB" w:rsidRDefault="006501E2" w:rsidP="006E56FC">
      <w:pPr>
        <w:pStyle w:val="xmsonormal"/>
      </w:pPr>
      <w:r>
        <w:rPr>
          <w:rFonts w:eastAsia="Times New Roman"/>
        </w:rPr>
        <w:t>This is true, schedule tactic’s performance does depend on the on-time performance of the service according to its definition.</w:t>
      </w:r>
      <w:r w:rsidR="006E56FC">
        <w:rPr>
          <w:rFonts w:eastAsia="Times New Roman"/>
        </w:rPr>
        <w:t xml:space="preserve"> </w:t>
      </w:r>
      <w:r w:rsidR="00502C4C">
        <w:rPr>
          <w:rFonts w:eastAsia="Times New Roman"/>
        </w:rPr>
        <w:t>T</w:t>
      </w:r>
      <w:r w:rsidR="00B66ED8">
        <w:t xml:space="preserve">he delay propagation from upstream to downstream is very common for different transit systems </w:t>
      </w:r>
      <w:r w:rsidR="00B66ED8">
        <w:fldChar w:fldCharType="begin" w:fldLock="1"/>
      </w:r>
      <w:r w:rsidR="007B1F22">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G. Liu, Shi, and Qiu 2016)","plainTextFormattedCitation":"(Chen et al. 2009; Huo et al. 2014; G. Liu, Shi, and Qiu 2016)","previouslyFormattedCitation":"(Chen et al. 2009; Huo et al. 2014; G. Liu, Shi, and Qiu 2016)"},"properties":{"noteIndex":0},"schema":"https://github.com/citation-style-language/schema/raw/master/csl-citation.json"}</w:instrText>
      </w:r>
      <w:r w:rsidR="00B66ED8">
        <w:fldChar w:fldCharType="separate"/>
      </w:r>
      <w:r w:rsidR="00591D20" w:rsidRPr="00591D20">
        <w:rPr>
          <w:noProof/>
        </w:rPr>
        <w:t>(Chen et al. 2009; Huo et al. 2014; G. Liu, Shi, and Qiu 2016)</w:t>
      </w:r>
      <w:r w:rsidR="00B66ED8">
        <w:fldChar w:fldCharType="end"/>
      </w:r>
      <w:r w:rsidR="00B66ED8">
        <w:t>.</w:t>
      </w:r>
      <w:r w:rsidR="00CC7C83">
        <w:t xml:space="preserve"> I</w:t>
      </w:r>
      <w:r w:rsidR="006E56FC">
        <w:rPr>
          <w:rFonts w:eastAsia="Times New Roman"/>
        </w:rPr>
        <w:t>t is noteworthy that schedule tactic usually has a very low share of early arrivals. We also made similar clarification in comment 2.9.</w:t>
      </w:r>
      <w:r w:rsidR="006E56FC" w:rsidRPr="006E56FC">
        <w:t xml:space="preserve"> </w:t>
      </w:r>
      <w:r w:rsidR="006E56FC">
        <w:t xml:space="preserve">The risk of missing bus for schedule tactic is the lowest among other strategies; and 6% is a rather low absolute value. </w:t>
      </w:r>
      <w:r w:rsidR="00DC70F0">
        <w:t xml:space="preserve">Therefore, </w:t>
      </w:r>
      <w:r w:rsidR="00C625E7">
        <w:t>this conclusion</w:t>
      </w:r>
      <w:r w:rsidR="00DC70F0">
        <w:t xml:space="preserve"> </w:t>
      </w:r>
      <w:r w:rsidR="00C625E7">
        <w:lastRenderedPageBreak/>
        <w:t xml:space="preserve">is </w:t>
      </w:r>
      <w:r w:rsidR="00DC70F0">
        <w:t>transferable for many</w:t>
      </w:r>
      <w:r w:rsidR="002A4760">
        <w:t xml:space="preserve"> systems which have</w:t>
      </w:r>
      <w:r w:rsidR="004C4915">
        <w:t xml:space="preserve"> </w:t>
      </w:r>
      <w:r w:rsidR="00B25F82">
        <w:t xml:space="preserve">same issue of </w:t>
      </w:r>
      <w:r w:rsidR="004C4915">
        <w:t>delay propagation</w:t>
      </w:r>
      <w:r w:rsidR="00544EAA">
        <w:t xml:space="preserve"> and deterioration of the on-time performance</w:t>
      </w:r>
      <w:r w:rsidR="00DC70F0">
        <w:t>.</w:t>
      </w:r>
    </w:p>
    <w:p w14:paraId="27B0DE99" w14:textId="77777777" w:rsidR="00E20F8E" w:rsidRDefault="00E8325C" w:rsidP="00942ECB">
      <w:pPr>
        <w:pStyle w:val="xmsonormal"/>
        <w:ind w:firstLine="720"/>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B033B1">
        <w:t xml:space="preserve">We </w:t>
      </w:r>
      <w:r w:rsidR="00500404" w:rsidRPr="00B033B1">
        <w:t xml:space="preserve">also </w:t>
      </w:r>
      <w:r w:rsidR="001D06AD" w:rsidRPr="00B033B1">
        <w:t>add to the possible future research directions</w:t>
      </w:r>
      <w:r w:rsidR="00F23A01" w:rsidRPr="00B033B1">
        <w:t xml:space="preserve"> in the last paragraph</w:t>
      </w:r>
      <w:r w:rsidR="001D06AD" w:rsidRPr="00B033B1">
        <w:t>.</w:t>
      </w:r>
    </w:p>
    <w:p w14:paraId="4758616F" w14:textId="77777777" w:rsidR="004C71F0" w:rsidRDefault="004C71F0" w:rsidP="004C71F0">
      <w:pPr>
        <w:pStyle w:val="xmsonormal"/>
        <w:numPr>
          <w:ilvl w:val="0"/>
          <w:numId w:val="6"/>
        </w:numPr>
      </w:pPr>
      <w:r>
        <w:t>Spatial pattern of ST-PT optimal waiting time difference and its relevance with delay propagation.</w:t>
      </w:r>
    </w:p>
    <w:p w14:paraId="249EAE9A" w14:textId="77777777" w:rsidR="00DC70F0" w:rsidRDefault="00C96692" w:rsidP="00DC70F0">
      <w:pPr>
        <w:pStyle w:val="xmsonormal"/>
      </w:pPr>
      <w:r>
        <w:t xml:space="preserve">This is a very good point and </w:t>
      </w:r>
      <w:r w:rsidR="00D50AE6">
        <w:t>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14:paraId="11341330" w14:textId="77777777" w:rsidR="00972D27" w:rsidRDefault="00972D27" w:rsidP="00972D27">
      <w:pPr>
        <w:pStyle w:val="xmsonormal"/>
        <w:rPr>
          <w:rFonts w:eastAsia="Times New Roman"/>
        </w:rPr>
      </w:pPr>
    </w:p>
    <w:p w14:paraId="769D0429" w14:textId="6F4A51E1" w:rsidR="00E6781E" w:rsidRDefault="00C02457" w:rsidP="00972D27">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14:paraId="00B59E45" w14:textId="77777777" w:rsidR="008F7FBE" w:rsidRPr="009F7022" w:rsidRDefault="008F7FBE" w:rsidP="007F1FDD">
      <w:pPr>
        <w:rPr>
          <w:rFonts w:eastAsia="Times New Roman"/>
        </w:rPr>
      </w:pPr>
    </w:p>
    <w:p w14:paraId="52857CD4" w14:textId="77777777" w:rsidR="009F7022" w:rsidRPr="009F7022" w:rsidRDefault="009F7022" w:rsidP="007F1FDD">
      <w:pPr>
        <w:rPr>
          <w:rFonts w:eastAsia="Times New Roman"/>
        </w:rPr>
      </w:pPr>
      <w:r w:rsidRPr="009F7022">
        <w:rPr>
          <w:rFonts w:eastAsia="Times New Roman"/>
        </w:rPr>
        <w:t>Minor comments:</w:t>
      </w:r>
    </w:p>
    <w:p w14:paraId="6612C0F5" w14:textId="77777777" w:rsidR="009F7022" w:rsidRPr="009F7022" w:rsidRDefault="009F7022" w:rsidP="007F1FDD">
      <w:pPr>
        <w:pStyle w:val="ListParagraph"/>
        <w:rPr>
          <w:rFonts w:eastAsia="Times New Roman"/>
        </w:rPr>
      </w:pPr>
    </w:p>
    <w:p w14:paraId="78816A8A" w14:textId="77777777"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14:paraId="17E133C9" w14:textId="77777777" w:rsidR="00070565" w:rsidRDefault="00070565" w:rsidP="00070565">
      <w:pPr>
        <w:pStyle w:val="xmsonormal"/>
      </w:pPr>
      <w:r>
        <w:t>We change the title according to the suggestion.</w:t>
      </w:r>
    </w:p>
    <w:p w14:paraId="358C5F0A" w14:textId="77777777"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14:paraId="6526E53D" w14:textId="77777777" w:rsidR="009F7022" w:rsidRPr="00D32E60" w:rsidRDefault="00205FA4" w:rsidP="00070565">
      <w:pPr>
        <w:pStyle w:val="xmsonormal"/>
        <w:rPr>
          <w:rFonts w:eastAsia="Times New Roman"/>
        </w:rPr>
      </w:pPr>
      <w:r w:rsidRPr="00D32E60">
        <w:rPr>
          <w:rFonts w:eastAsia="Times New Roman"/>
        </w:rPr>
        <w:t xml:space="preserve">We rephrase the last paragraph of section 1 and remo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14:paraId="20353080" w14:textId="77777777"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14:paraId="33926216" w14:textId="3C6F113E" w:rsidR="00A62DAC" w:rsidRPr="00A62DAC" w:rsidRDefault="00A62DAC" w:rsidP="00A62DAC">
      <w:pPr>
        <w:pStyle w:val="xmsonormal"/>
      </w:pPr>
      <w:r>
        <w:t>W</w:t>
      </w:r>
      <w:r w:rsidR="00963914">
        <w:t>e add axes titles for Figure 1</w:t>
      </w:r>
      <w:r>
        <w:t>.</w:t>
      </w:r>
      <w:r w:rsidR="00963914">
        <w:t xml:space="preserve"> Figure 2 is removed in this draft.</w:t>
      </w:r>
      <w:r>
        <w:t xml:space="preserve"> </w:t>
      </w:r>
    </w:p>
    <w:p w14:paraId="11C9B9B1" w14:textId="77777777"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14:paraId="02E56AA9" w14:textId="77777777" w:rsidR="009F7022" w:rsidRPr="007807AE" w:rsidRDefault="002146AC" w:rsidP="002146AC">
      <w:pPr>
        <w:pStyle w:val="xmsonormal"/>
        <w:rPr>
          <w:rFonts w:eastAsia="Times New Roman"/>
          <w:color w:val="C00000"/>
        </w:rPr>
      </w:pPr>
      <w:r w:rsidRPr="007807AE">
        <w:rPr>
          <w:rFonts w:eastAsia="Times New Roman"/>
          <w:color w:val="C00000"/>
        </w:rPr>
        <w:lastRenderedPageBreak/>
        <w:t>We fix the broken references.</w:t>
      </w:r>
      <w:r w:rsidR="007807AE">
        <w:rPr>
          <w:rFonts w:eastAsia="Times New Roman"/>
          <w:color w:val="C00000"/>
        </w:rPr>
        <w:t xml:space="preserve"> We thank the reviewer again for the effort.</w:t>
      </w:r>
    </w:p>
    <w:p w14:paraId="36398114" w14:textId="77777777" w:rsidR="009F7022" w:rsidRDefault="009F7022" w:rsidP="007F1FDD">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14:paraId="5719B222" w14:textId="77777777" w:rsidR="00D3046B" w:rsidRPr="00D3046B" w:rsidRDefault="00D3046B" w:rsidP="00D3046B">
      <w:pPr>
        <w:pStyle w:val="ListParagraph"/>
        <w:rPr>
          <w:rFonts w:eastAsia="Times New Roman"/>
        </w:rPr>
      </w:pPr>
    </w:p>
    <w:p w14:paraId="0FD3B957" w14:textId="77777777" w:rsidR="009F7022" w:rsidRDefault="00D3046B" w:rsidP="00D3046B">
      <w:pPr>
        <w:pStyle w:val="ListParagraph"/>
        <w:ind w:left="0"/>
        <w:rPr>
          <w:rFonts w:eastAsia="Times New Roman"/>
        </w:rPr>
      </w:pPr>
      <w:r>
        <w:rPr>
          <w:rFonts w:eastAsia="Times New Roman"/>
        </w:rPr>
        <w:t xml:space="preserve">We remove the equation to avoid confusions according to this comment and reviewer 2’s comment 2.8. </w:t>
      </w:r>
    </w:p>
    <w:p w14:paraId="487A032A" w14:textId="77777777" w:rsidR="00D3046B" w:rsidRPr="00D3046B" w:rsidRDefault="00D3046B" w:rsidP="00D3046B">
      <w:pPr>
        <w:pStyle w:val="ListParagraph"/>
        <w:ind w:left="0"/>
      </w:pPr>
    </w:p>
    <w:p w14:paraId="0BD843D1" w14:textId="77777777"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02AE6F70" w14:textId="77777777" w:rsidR="009F7022" w:rsidRDefault="009F7022" w:rsidP="002146AC">
      <w:pPr>
        <w:rPr>
          <w:rFonts w:eastAsia="Times New Roman"/>
        </w:rPr>
      </w:pPr>
    </w:p>
    <w:p w14:paraId="78F5CC3D" w14:textId="1C276AE2"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from reviewer 2 about this graph.</w:t>
      </w:r>
      <w:r w:rsidR="009749CE">
        <w:rPr>
          <w:rFonts w:eastAsia="Times New Roman"/>
        </w:rPr>
        <w:t xml:space="preserve"> We remove the graph because empirical tactic is removed from the paper</w:t>
      </w:r>
      <w:r w:rsidR="0078088F" w:rsidRPr="0078088F">
        <w:rPr>
          <w:rFonts w:eastAsia="Times New Roman"/>
        </w:rPr>
        <w:t xml:space="preserve"> </w:t>
      </w:r>
      <w:r w:rsidR="0078088F">
        <w:rPr>
          <w:rFonts w:eastAsia="Times New Roman"/>
        </w:rPr>
        <w:t>as we mention in the comment 1.1</w:t>
      </w:r>
      <w:r w:rsidR="009749CE">
        <w:rPr>
          <w:rFonts w:eastAsia="Times New Roman"/>
        </w:rPr>
        <w:t>.</w:t>
      </w:r>
      <w:r w:rsidR="000C04D7" w:rsidRPr="006207B0">
        <w:rPr>
          <w:rFonts w:eastAsia="Times New Roman"/>
        </w:rPr>
        <w:t xml:space="preserve">  </w:t>
      </w:r>
    </w:p>
    <w:p w14:paraId="08A934FB" w14:textId="77777777" w:rsidR="002146AC" w:rsidRPr="002146AC" w:rsidRDefault="002146AC" w:rsidP="002146AC">
      <w:pPr>
        <w:rPr>
          <w:rFonts w:eastAsia="Times New Roman"/>
        </w:rPr>
      </w:pPr>
    </w:p>
    <w:p w14:paraId="5E622C1E" w14:textId="77777777"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774357CE" w14:textId="302C677E" w:rsidR="006F262D" w:rsidRPr="009D76F9" w:rsidRDefault="006F262D" w:rsidP="006F262D">
      <w:pPr>
        <w:pStyle w:val="xmsonormal"/>
        <w:rPr>
          <w:rFonts w:eastAsia="Times New Roman"/>
        </w:rPr>
      </w:pPr>
      <w:r w:rsidRPr="009D76F9">
        <w:rPr>
          <w:rFonts w:eastAsia="Times New Roman"/>
        </w:rPr>
        <w:t xml:space="preserve">We reorganize the last paragraph.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the comment 2.7. </w:t>
      </w:r>
    </w:p>
    <w:p w14:paraId="6D8C8307" w14:textId="77777777" w:rsidR="009F7022" w:rsidRDefault="009F7022" w:rsidP="007F1FDD">
      <w:pPr>
        <w:rPr>
          <w:rFonts w:eastAsia="Times New Roman"/>
        </w:rPr>
      </w:pPr>
    </w:p>
    <w:p w14:paraId="428B93DC" w14:textId="77777777" w:rsidR="009F7022" w:rsidRPr="009F7022" w:rsidRDefault="009F7022" w:rsidP="007F1FDD">
      <w:pPr>
        <w:rPr>
          <w:rFonts w:eastAsia="Times New Roman"/>
        </w:rPr>
      </w:pPr>
    </w:p>
    <w:p w14:paraId="7FB4438C" w14:textId="77777777" w:rsidR="009F7022" w:rsidRDefault="009F7022" w:rsidP="007F1FDD">
      <w:pPr>
        <w:pStyle w:val="ListParagraph"/>
        <w:numPr>
          <w:ilvl w:val="0"/>
          <w:numId w:val="1"/>
        </w:numPr>
        <w:rPr>
          <w:rFonts w:eastAsia="Times New Roman"/>
        </w:rPr>
      </w:pPr>
      <w:r w:rsidRPr="009F7022">
        <w:rPr>
          <w:rFonts w:eastAsia="Times New Roman"/>
          <w:b/>
          <w:bCs/>
        </w:rPr>
        <w:t>Reviewer 2</w:t>
      </w:r>
    </w:p>
    <w:p w14:paraId="41904FE4" w14:textId="77777777" w:rsidR="009F7022" w:rsidRPr="009F7022" w:rsidRDefault="009F7022" w:rsidP="007F1FDD">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5855A562" w14:textId="77777777" w:rsidR="009F7022" w:rsidRPr="009F7022" w:rsidRDefault="009F7022" w:rsidP="007F1FDD">
      <w:pPr>
        <w:pStyle w:val="xmsonormal"/>
        <w:numPr>
          <w:ilvl w:val="1"/>
          <w:numId w:val="1"/>
        </w:numPr>
      </w:pPr>
      <w:r w:rsidRPr="009F7022">
        <w:t>Page 2, Paragraph 3</w:t>
      </w:r>
    </w:p>
    <w:p w14:paraId="68B68C59" w14:textId="77777777"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w:t>
      </w:r>
      <w:r w:rsidRPr="009F7022">
        <w:lastRenderedPageBreak/>
        <w:t xml:space="preserve">“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E3313D0" w14:textId="328B075E" w:rsidR="00A1318D" w:rsidRPr="00245B11" w:rsidRDefault="00A1318D" w:rsidP="007F1FDD">
      <w:pPr>
        <w:pStyle w:val="xmsonormal"/>
      </w:pPr>
      <w:r w:rsidRPr="00245B11">
        <w:t xml:space="preserve">This is a very good question and one of the very reasons we choose to investigate the RTI’s impact. We also mentioned the same issue in the comment 1.2. </w:t>
      </w:r>
      <w:r w:rsidR="003560CB" w:rsidRPr="00245B11">
        <w:t xml:space="preserve">We will respond the comment by following </w:t>
      </w:r>
      <w:r w:rsidR="00DA0503" w:rsidRPr="00245B11">
        <w:t>several</w:t>
      </w:r>
      <w:r w:rsidR="002B316D" w:rsidRPr="00245B11">
        <w:t xml:space="preserve"> </w:t>
      </w:r>
      <w:r w:rsidR="009731D5" w:rsidRPr="00245B11">
        <w:t>aspects</w:t>
      </w:r>
      <w:r w:rsidR="003560CB" w:rsidRPr="00245B11">
        <w:t>.</w:t>
      </w:r>
    </w:p>
    <w:p w14:paraId="488BF877" w14:textId="467C537E" w:rsidR="00A22542" w:rsidRPr="00961E31" w:rsidRDefault="00A22542" w:rsidP="007F1FDD">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It seems unrealistic to expect riders to minimize their wait times to zero. </w:t>
      </w:r>
    </w:p>
    <w:p w14:paraId="3CC7C845" w14:textId="0D72A7A8" w:rsidR="00344C76" w:rsidRDefault="00961E31" w:rsidP="007F1FDD">
      <w:pPr>
        <w:pStyle w:val="xmsonormal"/>
      </w:pPr>
      <w:r>
        <w:t xml:space="preserve">It is all true and </w:t>
      </w:r>
      <w:r w:rsidR="003164F7">
        <w:t>we mak</w:t>
      </w:r>
      <w:r>
        <w:t xml:space="preserve">e corresponding changes </w:t>
      </w:r>
      <w:r w:rsidRPr="00B51DBE">
        <w:t xml:space="preserve">in the </w:t>
      </w:r>
      <w:r w:rsidR="00211916" w:rsidRPr="00B51DBE">
        <w:t>fourth paragraph of the introduction part</w:t>
      </w:r>
      <w:r w:rsidRPr="00B51DBE">
        <w:t xml:space="preserve"> </w:t>
      </w:r>
      <w:r w:rsidR="00B51DBE" w:rsidRPr="00B51DBE">
        <w:t>and section 3.3.</w:t>
      </w:r>
      <w:r w:rsidR="00B93300">
        <w:t>3 (greedy tactic)</w:t>
      </w:r>
      <w:r w:rsidR="00B51DBE" w:rsidRPr="00B51DBE">
        <w:t xml:space="preserve"> </w:t>
      </w:r>
      <w:r>
        <w:t>to avoid confusion</w:t>
      </w:r>
      <w:r w:rsidR="00B51DBE">
        <w:t>s</w:t>
      </w:r>
      <w:r>
        <w:t xml:space="preserve">.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w:t>
      </w:r>
      <w:r w:rsidR="004F184E">
        <w:t>cannot</w:t>
      </w:r>
      <w:r w:rsidR="00A22542" w:rsidRPr="00A22542">
        <w:t xml:space="preserve">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see appendix 3)</w:t>
      </w:r>
      <w:r w:rsidR="00A22542">
        <w:t>,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81450F">
        <w:t>: users are always expected to arrive at the stop as soon as the bus arrives.</w:t>
      </w:r>
      <w:r w:rsidR="006B0377">
        <w:t xml:space="preserve"> </w:t>
      </w:r>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14:paraId="7BDF7E79" w14:textId="72B35FEC" w:rsidR="00C90450"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t>
      </w:r>
      <w:r w:rsidR="004A1325">
        <w:t>We did not create</w:t>
      </w:r>
      <w:r w:rsidR="00040BBA">
        <w:t xml:space="preserve"> a new algorithm or a new rule. </w:t>
      </w:r>
      <w:r>
        <w:t>It is very common for many apps</w:t>
      </w:r>
      <w:r w:rsidR="00171B8E">
        <w:t xml:space="preserve"> (</w:t>
      </w:r>
      <w:r w:rsidR="0026479D">
        <w:t>for example, Google Map and</w:t>
      </w:r>
      <w:r w:rsidR="00B27907">
        <w:t xml:space="preserve"> </w:t>
      </w:r>
      <w:r w:rsidR="00171B8E">
        <w:t>Transit app)</w:t>
      </w:r>
      <w:r>
        <w:t xml:space="preserve"> </w:t>
      </w:r>
      <w:r w:rsidR="0026422B">
        <w:t>and open source trip planning projects (</w:t>
      </w:r>
      <w:r w:rsidR="00402A44">
        <w:t xml:space="preserve">for example, </w:t>
      </w:r>
      <w:proofErr w:type="spellStart"/>
      <w:r w:rsidR="0026422B">
        <w:t>OpenTripPlanner</w:t>
      </w:r>
      <w:proofErr w:type="spellEnd"/>
      <w:r w:rsidR="0026422B">
        <w:t xml:space="preserve">) </w:t>
      </w:r>
      <w:r>
        <w:t>to assume and expect the user arrives at the exact sec</w:t>
      </w:r>
      <w:r w:rsidR="00027BBB">
        <w:t xml:space="preserve">ond/minute when the bus arrives. This can be confirmed by: 1) the suggested arrival time at the stop is always the same as the </w:t>
      </w:r>
      <w:r w:rsidR="00E34D4C">
        <w:t xml:space="preserve">bus </w:t>
      </w:r>
      <w:r w:rsidR="00027BBB">
        <w:t>boarding time; 2) t</w:t>
      </w:r>
      <w:r w:rsidR="00B27907">
        <w:t xml:space="preserve">here is no “waiting time” or “buffer time” in a trip suggestion </w:t>
      </w:r>
      <w:r w:rsidR="00027BBB">
        <w:t>between the walking phase and transit phase.</w:t>
      </w:r>
      <w:r w:rsidR="00B27907">
        <w:t xml:space="preserve"> Therefore, there trip planning apps are essentially following the greedy tactic</w:t>
      </w:r>
      <w:r w:rsidR="00C14993">
        <w:t>.</w:t>
      </w:r>
    </w:p>
    <w:p w14:paraId="3F20A72C" w14:textId="7207CC58" w:rsidR="00344C76" w:rsidRDefault="003C4B77" w:rsidP="007F1FDD">
      <w:pPr>
        <w:pStyle w:val="xmsonormal"/>
        <w:ind w:firstLine="630"/>
      </w:pPr>
      <w:r>
        <w:t>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08798F">
        <w:t xml:space="preserve">the greedy tactic’s actual performance is </w:t>
      </w:r>
      <w:r w:rsidR="0034764C">
        <w:t>definitely not zero</w:t>
      </w:r>
      <w:r w:rsidR="00C90450">
        <w:t>, just like the reviewer commented</w:t>
      </w:r>
      <w:r w:rsidR="0008798F">
        <w:t xml:space="preserve">. </w:t>
      </w:r>
    </w:p>
    <w:p w14:paraId="62BA1B79" w14:textId="77777777" w:rsidR="001F606F" w:rsidRPr="005711D2" w:rsidRDefault="002B316D" w:rsidP="007F1FDD">
      <w:pPr>
        <w:pStyle w:val="xmsonormal"/>
        <w:numPr>
          <w:ilvl w:val="0"/>
          <w:numId w:val="6"/>
        </w:numPr>
        <w:rPr>
          <w:i/>
        </w:rPr>
      </w:pPr>
      <w:r w:rsidRPr="005711D2">
        <w:rPr>
          <w:i/>
        </w:rPr>
        <w:t>Have the authors conducted a survey/focus groups/interviews of riders to demonstrate that this “greedy” strategy is something riders actually do? </w:t>
      </w:r>
    </w:p>
    <w:p w14:paraId="18BCDEA8" w14:textId="2395D072"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w:t>
      </w:r>
      <w:r w:rsidR="00FD1F59">
        <w:t>time</w:t>
      </w:r>
      <w:r w:rsidR="001F606F">
        <w:t xml:space="preserve"> when the bus arrives. If the user follows the suggestion of these apps, even if she/he does not realize the risk of missing the bus, the user is following the </w:t>
      </w:r>
      <w:r w:rsidR="001F606F" w:rsidRPr="00344C76">
        <w:t>greedy tactic</w:t>
      </w:r>
      <w:r w:rsidR="001F606F">
        <w:t>.</w:t>
      </w:r>
    </w:p>
    <w:p w14:paraId="14E00013" w14:textId="77777777" w:rsidR="00344C76" w:rsidRDefault="00344C76" w:rsidP="007F1FDD">
      <w:pPr>
        <w:pStyle w:val="xmsonormal"/>
        <w:ind w:firstLine="720"/>
      </w:pPr>
      <w:r>
        <w:lastRenderedPageBreak/>
        <w:t>As for the issue of whether people will actually follow the suggested greedy tactic:</w:t>
      </w:r>
    </w:p>
    <w:p w14:paraId="706F9751" w14:textId="77777777"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14:paraId="040CE408" w14:textId="77777777" w:rsidR="00344C76" w:rsidRDefault="00344C76" w:rsidP="009C571B">
      <w:pPr>
        <w:pStyle w:val="xmsonormal"/>
        <w:numPr>
          <w:ilvl w:val="1"/>
          <w:numId w:val="6"/>
        </w:numPr>
      </w:pPr>
      <w:r>
        <w:t xml:space="preserve">Second, </w:t>
      </w:r>
      <w:r w:rsidR="004500D6">
        <w:t xml:space="preserve">the necessity of investigating the performance of greedy tactic does not lay on whether or how many people use it. The fact that many apps, especially the most popular ones, adopted this strategy is our primary motivation to measure its performance. </w:t>
      </w:r>
      <w:r w:rsidR="00F258FC">
        <w:t>If apps and current popular trip planning algorithms are systematically suggesting a trip plan with very poor performance based on real-time information, it is extremely necessary and important to measure its performance and improve</w:t>
      </w:r>
      <w:r w:rsidR="000B288F">
        <w:t xml:space="preserve"> it</w:t>
      </w:r>
      <w:r w:rsidR="00F258FC">
        <w:t>.</w:t>
      </w:r>
      <w:r w:rsidR="0059362D">
        <w:t xml:space="preserve"> </w:t>
      </w:r>
    </w:p>
    <w:p w14:paraId="4F7F7F19" w14:textId="1AA67CA3" w:rsidR="002B316D" w:rsidRDefault="001F606F" w:rsidP="00A3704D">
      <w:pPr>
        <w:pStyle w:val="xmsonormal"/>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t>
      </w:r>
      <w:r w:rsidR="002B316D" w:rsidRPr="00FF6B3C">
        <w:t xml:space="preserve">For more clarification, please refer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002B316D" w:rsidRPr="00FF6B3C">
        <w:t>later.</w:t>
      </w:r>
    </w:p>
    <w:p w14:paraId="693BC4E9" w14:textId="77777777" w:rsidR="00DD7E63" w:rsidRPr="00FF6B3C" w:rsidRDefault="00DD7E63" w:rsidP="00FF6B3C">
      <w:pPr>
        <w:pStyle w:val="xmsonormal"/>
        <w:ind w:firstLine="720"/>
      </w:pPr>
    </w:p>
    <w:p w14:paraId="34FE0EE3" w14:textId="77777777" w:rsidR="009F7022" w:rsidRPr="009F7022" w:rsidRDefault="009F7022" w:rsidP="007F1FDD">
      <w:pPr>
        <w:pStyle w:val="xmsonormal"/>
        <w:numPr>
          <w:ilvl w:val="1"/>
          <w:numId w:val="1"/>
        </w:numPr>
      </w:pPr>
      <w:r w:rsidRPr="009F7022">
        <w:t>Page 3, Section 2.1</w:t>
      </w:r>
    </w:p>
    <w:p w14:paraId="118DF80E" w14:textId="77777777"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0E71DF8B" w14:textId="4EF17C64" w:rsidR="002B316D" w:rsidRPr="000A25CB" w:rsidRDefault="00091E5B" w:rsidP="007F1FDD">
      <w:pPr>
        <w:pStyle w:val="xmsonormal"/>
      </w:pPr>
      <w:r w:rsidRPr="000A25CB">
        <w:t xml:space="preserve">This is very good point and we distinguish the two measures in the literature review. </w:t>
      </w:r>
      <w:r w:rsidR="0005342B" w:rsidRPr="000A25CB">
        <w:t xml:space="preserve">Please find the </w:t>
      </w:r>
      <w:r w:rsidR="00B60A12">
        <w:t>adjustments</w:t>
      </w:r>
      <w:r w:rsidR="0005342B" w:rsidRPr="000A25CB">
        <w:t xml:space="preserve"> in section 2.1 and 2.2.</w:t>
      </w:r>
    </w:p>
    <w:p w14:paraId="4199A2A6" w14:textId="77777777" w:rsidR="00105FBF" w:rsidRPr="00105FBF" w:rsidRDefault="00105FBF" w:rsidP="007F1FDD">
      <w:pPr>
        <w:pStyle w:val="xmsonormal"/>
        <w:rPr>
          <w:color w:val="7030A0"/>
        </w:rPr>
      </w:pPr>
    </w:p>
    <w:p w14:paraId="3E019B43" w14:textId="77777777" w:rsidR="009F7022" w:rsidRPr="009F7022" w:rsidRDefault="009F7022" w:rsidP="007F1FDD">
      <w:pPr>
        <w:pStyle w:val="xmsonormal"/>
        <w:numPr>
          <w:ilvl w:val="1"/>
          <w:numId w:val="1"/>
        </w:numPr>
      </w:pPr>
      <w:r w:rsidRPr="009F7022">
        <w:t>Page 6, Paragraph 1</w:t>
      </w:r>
    </w:p>
    <w:p w14:paraId="5EAE34D3" w14:textId="77777777" w:rsidR="009F7022" w:rsidRDefault="009F7022" w:rsidP="007F1FDD">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14:paraId="5C2D7A89" w14:textId="77777777" w:rsidR="004E3978" w:rsidRDefault="002B316D" w:rsidP="007F1FDD">
      <w:pPr>
        <w:pStyle w:val="xmsonormal"/>
      </w:pPr>
      <w:r>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14:paraId="57C2CB96" w14:textId="77777777" w:rsidR="004E3978" w:rsidRDefault="004E3978" w:rsidP="004E3978">
      <w:pPr>
        <w:pStyle w:val="xmsonormal"/>
        <w:numPr>
          <w:ilvl w:val="0"/>
          <w:numId w:val="6"/>
        </w:numPr>
      </w:pPr>
      <w:r>
        <w:t>F</w:t>
      </w:r>
      <w:r w:rsidR="00FC40D1">
        <w:t xml:space="preserve">irst, </w:t>
      </w:r>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14:paraId="67090FF5" w14:textId="483CF260" w:rsidR="00CD47CB" w:rsidRDefault="00FC40D1" w:rsidP="004E3978">
      <w:pPr>
        <w:pStyle w:val="xmsonormal"/>
        <w:numPr>
          <w:ilvl w:val="0"/>
          <w:numId w:val="6"/>
        </w:numPr>
      </w:pPr>
      <w:r>
        <w:lastRenderedPageBreak/>
        <w:t>Second, GTFS real-time will use an algorithm to predict the arrival time at each downstream stop.</w:t>
      </w:r>
      <w:r w:rsidR="00884764" w:rsidRPr="00884764">
        <w:t xml:space="preserve"> </w:t>
      </w:r>
      <w:r w:rsidR="00884764">
        <w:t>GTFS trip update data will not provide the arrival time of upstream stops</w:t>
      </w:r>
      <w:r>
        <w:t>. Therefore, all the time provided by GTFS real-time is actually predicted time</w:t>
      </w:r>
      <w:r w:rsidR="00B32A88">
        <w:t xml:space="preserve">. </w:t>
      </w:r>
      <w:r w:rsidR="00A227F7">
        <w:t xml:space="preserve">In practice, we </w:t>
      </w:r>
      <w:r w:rsidR="00ED7958">
        <w:t xml:space="preserve">found </w:t>
      </w:r>
      <w:r w:rsidR="00A227F7">
        <w:t>the trip update at the latest timestamp before the actual arrival</w:t>
      </w:r>
      <w:r w:rsidR="00ED7958">
        <w:t>.</w:t>
      </w:r>
    </w:p>
    <w:p w14:paraId="61B61B5E" w14:textId="0F012C22" w:rsidR="00B31F46" w:rsidRDefault="00B31F46" w:rsidP="007F1FDD">
      <w:pPr>
        <w:pStyle w:val="xmsonormal"/>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8553AB">
        <w:t xml:space="preserve"> </w:t>
      </w:r>
      <w:r w:rsidR="008553AB">
        <w:fldChar w:fldCharType="begin" w:fldLock="1"/>
      </w:r>
      <w:r w:rsidR="00591D20">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id":"ITEM-2","itemData":{"ISSN":"1547-2450","author":[{"dropping-particle":"","family":"Cats","given":"Oded","non-dropping-particle":"","parse-names":false,"suffix":""},{"dropping-particle":"","family":"Loutos","given":"Gerasimos","non-dropping-particle":"","parse-names":false,"suffix":""}],"container-title":"Journal of Intelligent Transportation Systems","id":"ITEM-2","issue":"2","issued":{"date-parts":[["2016"]]},"page":"138-151","publisher":"Taylor &amp; Francis","title":"Real-time bus arrival information system: an empirical evaluation","type":"article-journal","volume":"20"},"uris":["http://www.mendeley.com/documents/?uuid=7aaf7662-bad1-44c0-b1d4-43033cefe464"]}],"mendeley":{"formattedCitation":"(Cats and Loutos 2016a, 2016b)","plainTextFormattedCitation":"(Cats and Loutos 2016a, 2016b)","previouslyFormattedCitation":"(Cats and Loutos 2016a, 2016b)"},"properties":{"noteIndex":0},"schema":"https://github.com/citation-style-language/schema/raw/master/csl-citation.json"}</w:instrText>
      </w:r>
      <w:r w:rsidR="008553AB">
        <w:fldChar w:fldCharType="separate"/>
      </w:r>
      <w:r w:rsidR="008553AB" w:rsidRPr="008553AB">
        <w:rPr>
          <w:noProof/>
        </w:rPr>
        <w:t>(Cats and Loutos 2016a, 2016b)</w:t>
      </w:r>
      <w:r w:rsidR="008553AB">
        <w:fldChar w:fldCharType="end"/>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 xml:space="preserve">. </w:t>
      </w:r>
    </w:p>
    <w:p w14:paraId="2244DE89" w14:textId="77777777" w:rsidR="0011593B" w:rsidRDefault="004D6D58" w:rsidP="00B31F46">
      <w:pPr>
        <w:pStyle w:val="xmsonormal"/>
        <w:ind w:firstLine="720"/>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14:paraId="4719EB23" w14:textId="625BC048" w:rsidR="003D5729" w:rsidRPr="008F7ABB" w:rsidRDefault="004D6D58" w:rsidP="00453C4E">
      <w:pPr>
        <w:pStyle w:val="xmsonormal"/>
        <w:ind w:firstLine="720"/>
      </w:pPr>
      <w:r>
        <w:t>In conclusion, the recorded time of GTFS data may not be exactly the time when bus arrives at a stop, but recorded time of APC data is exact</w:t>
      </w:r>
      <w:r w:rsidR="00FE595E">
        <w:t>ly the time of the bus arrival.</w:t>
      </w:r>
      <w:r w:rsidR="001F4353">
        <w:t xml:space="preserve"> Therefore, we introduce the concept of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as: how accurate is the measure’s recorded time compared to the actual time of event occurrence</w:t>
      </w:r>
      <w:r w:rsidR="00591D20">
        <w:t xml:space="preserve"> </w:t>
      </w:r>
      <w:r w:rsidR="00591D20">
        <w:fldChar w:fldCharType="begin" w:fldLock="1"/>
      </w:r>
      <w:r w:rsidR="007B1F22">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 Liu and Miller 2020)","plainTextFormattedCitation":"(L. Liu and Miller 2020)","previouslyFormattedCitation":"(L. Liu and Miller 2020)"},"properties":{"noteIndex":0},"schema":"https://github.com/citation-style-language/schema/raw/master/csl-citation.json"}</w:instrText>
      </w:r>
      <w:r w:rsidR="00591D20">
        <w:fldChar w:fldCharType="separate"/>
      </w:r>
      <w:r w:rsidR="00591D20" w:rsidRPr="00591D20">
        <w:rPr>
          <w:noProof/>
        </w:rPr>
        <w:t>(L. Liu and Miller 2020)</w:t>
      </w:r>
      <w:r w:rsidR="00591D20">
        <w:fldChar w:fldCharType="end"/>
      </w:r>
      <w:r w:rsidR="00C21C04">
        <w:t xml:space="preserv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Based on these arguments, w</w:t>
      </w:r>
      <w:r w:rsidR="005711D2">
        <w:t xml:space="preserve">e </w:t>
      </w:r>
      <w:r w:rsidR="00072BE5">
        <w:t xml:space="preserve">did not and do not have to </w:t>
      </w:r>
      <w:r w:rsidR="005711D2">
        <w:t>ride the bus to test the overall accuracy of the two datasets.</w:t>
      </w:r>
      <w:r w:rsidR="00986F5D">
        <w:t xml:space="preserve"> We also refine the data introduction part in section </w:t>
      </w:r>
      <w:r w:rsidR="00CD3E27">
        <w:t>3.1</w:t>
      </w:r>
      <w:r w:rsidR="0034354E">
        <w:t xml:space="preserve"> and add the concept of temporal accuracy</w:t>
      </w:r>
      <w:r w:rsidR="00CD3E27">
        <w:t>.</w:t>
      </w:r>
    </w:p>
    <w:p w14:paraId="485E6E7D" w14:textId="77777777" w:rsidR="00401FCE" w:rsidRPr="009F7022" w:rsidRDefault="00401FCE" w:rsidP="007F1FDD">
      <w:pPr>
        <w:pStyle w:val="xmsonormal"/>
      </w:pPr>
    </w:p>
    <w:p w14:paraId="69C183E7" w14:textId="77777777" w:rsidR="009F7022" w:rsidRPr="009F7022" w:rsidRDefault="009F7022" w:rsidP="007F1FDD">
      <w:pPr>
        <w:pStyle w:val="xmsonormal"/>
        <w:numPr>
          <w:ilvl w:val="1"/>
          <w:numId w:val="1"/>
        </w:numPr>
      </w:pPr>
      <w:r w:rsidRPr="009F7022">
        <w:t>Page 6, Paragraph 2</w:t>
      </w:r>
    </w:p>
    <w:p w14:paraId="3FEE3499" w14:textId="77777777"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14:paraId="306498D7" w14:textId="77777777" w:rsidR="00271112" w:rsidRPr="009F7022" w:rsidRDefault="00271112" w:rsidP="007F1FDD">
      <w:pPr>
        <w:pStyle w:val="xmsonormal"/>
      </w:pPr>
      <w:r w:rsidRPr="009F7022">
        <w:lastRenderedPageBreak/>
        <w:t>Page 17, Figure 7</w:t>
      </w:r>
      <w:r>
        <w:t xml:space="preserve"> (we merged the two comments due to their relevance)</w:t>
      </w:r>
    </w:p>
    <w:p w14:paraId="1E483FFB" w14:textId="77777777"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54CB4BC9" w14:textId="77777777"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14:paraId="1627426D" w14:textId="77777777" w:rsidR="001E28B1" w:rsidRDefault="001E28B1" w:rsidP="007F1FDD">
      <w:pPr>
        <w:pStyle w:val="xmsonormal"/>
        <w:numPr>
          <w:ilvl w:val="0"/>
          <w:numId w:val="6"/>
        </w:numPr>
      </w:pPr>
      <w:r>
        <w:t xml:space="preserve">An overview of </w:t>
      </w:r>
      <w:r w:rsidR="006B620F">
        <w:t>some transit systems’ GTFS real-time trip-update data updating frequency</w:t>
      </w:r>
    </w:p>
    <w:p w14:paraId="7B2C125B" w14:textId="77777777" w:rsidR="00F23682" w:rsidRDefault="00F23682" w:rsidP="007F1FDD">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14:paraId="595CB2EA" w14:textId="77777777" w:rsidTr="00820C7C">
        <w:tc>
          <w:tcPr>
            <w:tcW w:w="2336" w:type="dxa"/>
          </w:tcPr>
          <w:p w14:paraId="64C92731" w14:textId="77777777" w:rsidR="00820C7C" w:rsidRDefault="00820C7C" w:rsidP="007F1FDD">
            <w:pPr>
              <w:pStyle w:val="xmsonormal"/>
            </w:pPr>
            <w:r>
              <w:t>Transit system</w:t>
            </w:r>
          </w:p>
        </w:tc>
        <w:tc>
          <w:tcPr>
            <w:tcW w:w="2338" w:type="dxa"/>
          </w:tcPr>
          <w:p w14:paraId="13F15FA4" w14:textId="77777777" w:rsidR="00820C7C" w:rsidRDefault="00820C7C" w:rsidP="007F1FDD">
            <w:pPr>
              <w:pStyle w:val="xmsonormal"/>
            </w:pPr>
            <w:r>
              <w:t>Update interval (secs)</w:t>
            </w:r>
          </w:p>
        </w:tc>
        <w:tc>
          <w:tcPr>
            <w:tcW w:w="2338" w:type="dxa"/>
          </w:tcPr>
          <w:p w14:paraId="2DEECC14" w14:textId="77777777" w:rsidR="00820C7C" w:rsidRDefault="00820C7C" w:rsidP="007F1FDD">
            <w:pPr>
              <w:pStyle w:val="xmsonormal"/>
            </w:pPr>
            <w:r>
              <w:t>Transit system</w:t>
            </w:r>
          </w:p>
        </w:tc>
        <w:tc>
          <w:tcPr>
            <w:tcW w:w="2338" w:type="dxa"/>
          </w:tcPr>
          <w:p w14:paraId="3D17E944" w14:textId="77777777" w:rsidR="00820C7C" w:rsidRDefault="00820C7C" w:rsidP="007F1FDD">
            <w:pPr>
              <w:pStyle w:val="xmsonormal"/>
            </w:pPr>
            <w:r>
              <w:t>Update interval</w:t>
            </w:r>
            <w:r w:rsidR="001308E8">
              <w:t xml:space="preserve"> </w:t>
            </w:r>
            <w:r>
              <w:t>(secs)</w:t>
            </w:r>
          </w:p>
        </w:tc>
      </w:tr>
      <w:tr w:rsidR="006B5AED" w14:paraId="7E8B2F58" w14:textId="77777777" w:rsidTr="00820C7C">
        <w:tc>
          <w:tcPr>
            <w:tcW w:w="2336" w:type="dxa"/>
          </w:tcPr>
          <w:p w14:paraId="54489359" w14:textId="77777777" w:rsidR="006B5AED" w:rsidRDefault="006B5AED" w:rsidP="007F1FDD">
            <w:pPr>
              <w:pStyle w:val="xmsonormal"/>
            </w:pPr>
            <w:r>
              <w:t>MBTA</w:t>
            </w:r>
          </w:p>
        </w:tc>
        <w:tc>
          <w:tcPr>
            <w:tcW w:w="2338" w:type="dxa"/>
          </w:tcPr>
          <w:p w14:paraId="7F499D16" w14:textId="77777777" w:rsidR="006B5AED" w:rsidRDefault="006B5AED" w:rsidP="007F1FDD">
            <w:pPr>
              <w:pStyle w:val="xmsonormal"/>
            </w:pPr>
            <w:r>
              <w:t>~5</w:t>
            </w:r>
          </w:p>
        </w:tc>
        <w:tc>
          <w:tcPr>
            <w:tcW w:w="2338" w:type="dxa"/>
          </w:tcPr>
          <w:p w14:paraId="461C5A70" w14:textId="77777777" w:rsidR="006B5AED" w:rsidRPr="00F47AF7" w:rsidRDefault="006B5AED" w:rsidP="007F1FDD">
            <w:pPr>
              <w:pStyle w:val="xmsonormal"/>
            </w:pPr>
            <w:r>
              <w:t xml:space="preserve">Go Metro, </w:t>
            </w:r>
            <w:r w:rsidRPr="002D4586">
              <w:t>Cincinnati</w:t>
            </w:r>
          </w:p>
        </w:tc>
        <w:tc>
          <w:tcPr>
            <w:tcW w:w="2338" w:type="dxa"/>
          </w:tcPr>
          <w:p w14:paraId="48C667DC" w14:textId="77777777" w:rsidR="006B5AED" w:rsidRDefault="006B5AED" w:rsidP="007F1FDD">
            <w:pPr>
              <w:pStyle w:val="xmsonormal"/>
            </w:pPr>
            <w:r>
              <w:t>~30</w:t>
            </w:r>
          </w:p>
        </w:tc>
      </w:tr>
      <w:tr w:rsidR="006B5AED" w14:paraId="7837F17B" w14:textId="77777777" w:rsidTr="00820C7C">
        <w:tc>
          <w:tcPr>
            <w:tcW w:w="2336" w:type="dxa"/>
          </w:tcPr>
          <w:p w14:paraId="3CA44DA9" w14:textId="77777777" w:rsidR="006B5AED" w:rsidRDefault="006B5AED" w:rsidP="007F1FDD">
            <w:pPr>
              <w:pStyle w:val="xmsonormal"/>
            </w:pPr>
            <w:r>
              <w:t>Community transit</w:t>
            </w:r>
          </w:p>
        </w:tc>
        <w:tc>
          <w:tcPr>
            <w:tcW w:w="2338" w:type="dxa"/>
          </w:tcPr>
          <w:p w14:paraId="06442EA1" w14:textId="77777777" w:rsidR="006B5AED" w:rsidRDefault="006B5AED" w:rsidP="007F1FDD">
            <w:pPr>
              <w:pStyle w:val="xmsonormal"/>
            </w:pPr>
            <w:r>
              <w:t>~10</w:t>
            </w:r>
          </w:p>
        </w:tc>
        <w:tc>
          <w:tcPr>
            <w:tcW w:w="2338" w:type="dxa"/>
          </w:tcPr>
          <w:p w14:paraId="00BD8EFD" w14:textId="77777777" w:rsidR="006B5AED" w:rsidRDefault="006B5AED" w:rsidP="007F1FDD">
            <w:pPr>
              <w:pStyle w:val="xmsonormal"/>
            </w:pPr>
            <w:r>
              <w:t>DCTA, Denton, T</w:t>
            </w:r>
            <w:r w:rsidRPr="002D4586">
              <w:t>exas</w:t>
            </w:r>
          </w:p>
        </w:tc>
        <w:tc>
          <w:tcPr>
            <w:tcW w:w="2338" w:type="dxa"/>
          </w:tcPr>
          <w:p w14:paraId="032331BE" w14:textId="77777777" w:rsidR="006B5AED" w:rsidRDefault="006B5AED" w:rsidP="007F1FDD">
            <w:r w:rsidRPr="00B73D1C">
              <w:t>~30</w:t>
            </w:r>
          </w:p>
        </w:tc>
      </w:tr>
      <w:tr w:rsidR="006B5AED" w14:paraId="5D3D1682" w14:textId="77777777" w:rsidTr="00820C7C">
        <w:tc>
          <w:tcPr>
            <w:tcW w:w="2336" w:type="dxa"/>
          </w:tcPr>
          <w:p w14:paraId="1537EE83" w14:textId="77777777"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14:paraId="1DC5D542" w14:textId="77777777" w:rsidR="006B5AED" w:rsidRDefault="006B5AED" w:rsidP="007F1FDD">
            <w:pPr>
              <w:pStyle w:val="xmsonormal"/>
            </w:pPr>
            <w:r>
              <w:t>10 – 20</w:t>
            </w:r>
          </w:p>
        </w:tc>
        <w:tc>
          <w:tcPr>
            <w:tcW w:w="2338" w:type="dxa"/>
          </w:tcPr>
          <w:p w14:paraId="49930B42" w14:textId="77777777" w:rsidR="006B5AED" w:rsidRDefault="006B5AED" w:rsidP="007F1FDD">
            <w:pPr>
              <w:pStyle w:val="xmsonormal"/>
            </w:pPr>
            <w:r w:rsidRPr="002D4586">
              <w:t>VIA</w:t>
            </w:r>
            <w:r>
              <w:t>,</w:t>
            </w:r>
            <w:r w:rsidRPr="002D4586">
              <w:t xml:space="preserve"> San Antonio</w:t>
            </w:r>
          </w:p>
        </w:tc>
        <w:tc>
          <w:tcPr>
            <w:tcW w:w="2338" w:type="dxa"/>
          </w:tcPr>
          <w:p w14:paraId="2923CB5A" w14:textId="77777777" w:rsidR="006B5AED" w:rsidRDefault="006B5AED" w:rsidP="007F1FDD">
            <w:r w:rsidRPr="00B73D1C">
              <w:t>~30</w:t>
            </w:r>
          </w:p>
        </w:tc>
      </w:tr>
      <w:tr w:rsidR="006B5AED" w14:paraId="240BC67E" w14:textId="77777777" w:rsidTr="00820C7C">
        <w:tc>
          <w:tcPr>
            <w:tcW w:w="2336" w:type="dxa"/>
          </w:tcPr>
          <w:p w14:paraId="0B9558C3" w14:textId="77777777" w:rsidR="006B5AED" w:rsidRDefault="006B5AED" w:rsidP="007F1FDD">
            <w:pPr>
              <w:pStyle w:val="xmsonormal"/>
            </w:pPr>
            <w:r>
              <w:t>MST, Monterey, CA</w:t>
            </w:r>
          </w:p>
        </w:tc>
        <w:tc>
          <w:tcPr>
            <w:tcW w:w="2338" w:type="dxa"/>
          </w:tcPr>
          <w:p w14:paraId="7B7AFB04" w14:textId="77777777" w:rsidR="006B5AED" w:rsidRDefault="006B5AED" w:rsidP="007F1FDD">
            <w:pPr>
              <w:pStyle w:val="xmsonormal"/>
            </w:pPr>
            <w:r>
              <w:t>10 – 20</w:t>
            </w:r>
          </w:p>
        </w:tc>
        <w:tc>
          <w:tcPr>
            <w:tcW w:w="2338" w:type="dxa"/>
          </w:tcPr>
          <w:p w14:paraId="37FCC1EA" w14:textId="77777777" w:rsidR="006B5AED" w:rsidRDefault="006B5AED" w:rsidP="007F1FDD">
            <w:pPr>
              <w:pStyle w:val="xmsonormal"/>
            </w:pPr>
            <w:r>
              <w:t>HART, Tampa, FL</w:t>
            </w:r>
          </w:p>
        </w:tc>
        <w:tc>
          <w:tcPr>
            <w:tcW w:w="2338" w:type="dxa"/>
          </w:tcPr>
          <w:p w14:paraId="76A7F26A" w14:textId="77777777" w:rsidR="006B5AED" w:rsidRDefault="006B5AED" w:rsidP="007F1FDD">
            <w:r w:rsidRPr="00B73D1C">
              <w:t>~30</w:t>
            </w:r>
          </w:p>
        </w:tc>
      </w:tr>
      <w:tr w:rsidR="006B5AED" w14:paraId="23B74432" w14:textId="77777777" w:rsidTr="00820C7C">
        <w:tc>
          <w:tcPr>
            <w:tcW w:w="2336" w:type="dxa"/>
          </w:tcPr>
          <w:p w14:paraId="72CA9E85" w14:textId="77777777" w:rsidR="006B5AED" w:rsidRDefault="006B5AED" w:rsidP="007F1FDD">
            <w:pPr>
              <w:pStyle w:val="xmsonormal"/>
            </w:pPr>
            <w:r>
              <w:t>RTC, Southern Nevada</w:t>
            </w:r>
          </w:p>
        </w:tc>
        <w:tc>
          <w:tcPr>
            <w:tcW w:w="2338" w:type="dxa"/>
          </w:tcPr>
          <w:p w14:paraId="623050D8" w14:textId="77777777" w:rsidR="006B5AED" w:rsidRDefault="006B5AED" w:rsidP="007F1FDD">
            <w:pPr>
              <w:pStyle w:val="xmsonormal"/>
            </w:pPr>
            <w:r>
              <w:t xml:space="preserve">10 – 20 </w:t>
            </w:r>
          </w:p>
        </w:tc>
        <w:tc>
          <w:tcPr>
            <w:tcW w:w="2338" w:type="dxa"/>
          </w:tcPr>
          <w:p w14:paraId="729A6A79" w14:textId="77777777" w:rsidR="006B5AED" w:rsidRDefault="006B5AED" w:rsidP="007F1FDD">
            <w:pPr>
              <w:pStyle w:val="xmsonormal"/>
            </w:pPr>
            <w:r>
              <w:t xml:space="preserve">LTD, </w:t>
            </w:r>
            <w:hyperlink r:id="rId7" w:history="1">
              <w:r w:rsidRPr="00417AC3">
                <w:t>Eugene,</w:t>
              </w:r>
            </w:hyperlink>
            <w:r w:rsidRPr="00417AC3">
              <w:t xml:space="preserve"> OR</w:t>
            </w:r>
          </w:p>
        </w:tc>
        <w:tc>
          <w:tcPr>
            <w:tcW w:w="2338" w:type="dxa"/>
          </w:tcPr>
          <w:p w14:paraId="28F39566" w14:textId="77777777" w:rsidR="006B5AED" w:rsidRDefault="006B5AED" w:rsidP="007F1FDD">
            <w:r w:rsidRPr="00B73D1C">
              <w:t>~30</w:t>
            </w:r>
          </w:p>
        </w:tc>
      </w:tr>
      <w:tr w:rsidR="006B5AED" w14:paraId="702107B5" w14:textId="77777777" w:rsidTr="00820C7C">
        <w:tc>
          <w:tcPr>
            <w:tcW w:w="2336" w:type="dxa"/>
          </w:tcPr>
          <w:p w14:paraId="48BFF959" w14:textId="77777777" w:rsidR="006B5AED" w:rsidRDefault="006B5AED" w:rsidP="007F1FDD">
            <w:pPr>
              <w:pStyle w:val="xmsonormal"/>
            </w:pPr>
            <w:proofErr w:type="spellStart"/>
            <w:r>
              <w:t>Votran</w:t>
            </w:r>
            <w:proofErr w:type="spellEnd"/>
            <w:r>
              <w:t>, Daytona Beach, FL</w:t>
            </w:r>
          </w:p>
        </w:tc>
        <w:tc>
          <w:tcPr>
            <w:tcW w:w="2338" w:type="dxa"/>
          </w:tcPr>
          <w:p w14:paraId="07CD943E" w14:textId="77777777" w:rsidR="006B5AED" w:rsidRDefault="006B5AED" w:rsidP="007F1FDD">
            <w:pPr>
              <w:pStyle w:val="xmsonormal"/>
            </w:pPr>
            <w:r>
              <w:t>10 – 20</w:t>
            </w:r>
          </w:p>
        </w:tc>
        <w:tc>
          <w:tcPr>
            <w:tcW w:w="2338" w:type="dxa"/>
          </w:tcPr>
          <w:p w14:paraId="74BCB7E2" w14:textId="77777777" w:rsidR="006B5AED" w:rsidRDefault="006B5AED" w:rsidP="007F1FDD">
            <w:pPr>
              <w:pStyle w:val="xmsonormal"/>
            </w:pPr>
            <w:r>
              <w:t>Metro Transit, Madison, WI</w:t>
            </w:r>
          </w:p>
        </w:tc>
        <w:tc>
          <w:tcPr>
            <w:tcW w:w="2338" w:type="dxa"/>
          </w:tcPr>
          <w:p w14:paraId="06E73D22" w14:textId="77777777" w:rsidR="006B5AED" w:rsidRDefault="006B5AED" w:rsidP="007F1FDD">
            <w:r w:rsidRPr="00B73D1C">
              <w:t>~30</w:t>
            </w:r>
          </w:p>
        </w:tc>
      </w:tr>
      <w:tr w:rsidR="006B5AED" w14:paraId="6704CA19" w14:textId="77777777" w:rsidTr="00820C7C">
        <w:tc>
          <w:tcPr>
            <w:tcW w:w="2336" w:type="dxa"/>
          </w:tcPr>
          <w:p w14:paraId="3E319A19" w14:textId="77777777" w:rsidR="006B5AED" w:rsidRDefault="006B5AED" w:rsidP="007F1FDD">
            <w:pPr>
              <w:pStyle w:val="xmsonormal"/>
            </w:pPr>
            <w:r>
              <w:t>ART, Arlington, VA</w:t>
            </w:r>
          </w:p>
        </w:tc>
        <w:tc>
          <w:tcPr>
            <w:tcW w:w="2338" w:type="dxa"/>
          </w:tcPr>
          <w:p w14:paraId="0FF187ED" w14:textId="77777777" w:rsidR="006B5AED" w:rsidRDefault="006B5AED" w:rsidP="007F1FDD">
            <w:pPr>
              <w:pStyle w:val="xmsonormal"/>
            </w:pPr>
            <w:r>
              <w:t xml:space="preserve">20 – 30 </w:t>
            </w:r>
          </w:p>
        </w:tc>
        <w:tc>
          <w:tcPr>
            <w:tcW w:w="2338" w:type="dxa"/>
          </w:tcPr>
          <w:p w14:paraId="3FF85694" w14:textId="77777777" w:rsidR="006B5AED" w:rsidRDefault="006B5AED" w:rsidP="007F1FDD">
            <w:pPr>
              <w:pStyle w:val="xmsonormal"/>
            </w:pPr>
            <w:r>
              <w:t>MTA Maryland</w:t>
            </w:r>
          </w:p>
        </w:tc>
        <w:tc>
          <w:tcPr>
            <w:tcW w:w="2338" w:type="dxa"/>
          </w:tcPr>
          <w:p w14:paraId="351E508C" w14:textId="77777777" w:rsidR="006B5AED" w:rsidRDefault="006B5AED" w:rsidP="007F1FDD">
            <w:r w:rsidRPr="00B73D1C">
              <w:t>~30</w:t>
            </w:r>
          </w:p>
        </w:tc>
      </w:tr>
      <w:tr w:rsidR="006B5AED" w14:paraId="53B25AEF" w14:textId="77777777" w:rsidTr="00820C7C">
        <w:tc>
          <w:tcPr>
            <w:tcW w:w="2336" w:type="dxa"/>
          </w:tcPr>
          <w:p w14:paraId="3DCA069C" w14:textId="77777777" w:rsidR="006B5AED" w:rsidRDefault="006B5AED" w:rsidP="007F1FDD">
            <w:pPr>
              <w:pStyle w:val="xmsonormal"/>
            </w:pPr>
            <w:r w:rsidRPr="00F47AF7">
              <w:t>Big Blue Bus</w:t>
            </w:r>
          </w:p>
        </w:tc>
        <w:tc>
          <w:tcPr>
            <w:tcW w:w="2338" w:type="dxa"/>
          </w:tcPr>
          <w:p w14:paraId="0A6C6D3C" w14:textId="77777777" w:rsidR="006B5AED" w:rsidRDefault="006B5AED" w:rsidP="007F1FDD">
            <w:pPr>
              <w:pStyle w:val="xmsonormal"/>
            </w:pPr>
            <w:r>
              <w:t>20 – 30</w:t>
            </w:r>
          </w:p>
        </w:tc>
        <w:tc>
          <w:tcPr>
            <w:tcW w:w="2338" w:type="dxa"/>
          </w:tcPr>
          <w:p w14:paraId="7CA7531C" w14:textId="77777777" w:rsidR="006B5AED" w:rsidRDefault="006B5AED" w:rsidP="007F1FDD">
            <w:pPr>
              <w:pStyle w:val="xmsonormal"/>
            </w:pPr>
            <w:r>
              <w:t>RTA, riverside, CA</w:t>
            </w:r>
          </w:p>
        </w:tc>
        <w:tc>
          <w:tcPr>
            <w:tcW w:w="2338" w:type="dxa"/>
          </w:tcPr>
          <w:p w14:paraId="3A2C61D7" w14:textId="77777777" w:rsidR="006B5AED" w:rsidRDefault="006B5AED" w:rsidP="007F1FDD">
            <w:r w:rsidRPr="00B73D1C">
              <w:t>~30</w:t>
            </w:r>
          </w:p>
        </w:tc>
      </w:tr>
      <w:tr w:rsidR="006B5AED" w14:paraId="1414FDF8" w14:textId="77777777" w:rsidTr="00820C7C">
        <w:tc>
          <w:tcPr>
            <w:tcW w:w="2336" w:type="dxa"/>
          </w:tcPr>
          <w:p w14:paraId="7C5756E4" w14:textId="77777777" w:rsidR="006B5AED" w:rsidRPr="00F47AF7" w:rsidRDefault="006B5AED" w:rsidP="007F1FDD">
            <w:pPr>
              <w:pStyle w:val="xmsonormal"/>
            </w:pPr>
            <w:r w:rsidRPr="002D4586">
              <w:t>Calgary Transit</w:t>
            </w:r>
          </w:p>
        </w:tc>
        <w:tc>
          <w:tcPr>
            <w:tcW w:w="2338" w:type="dxa"/>
          </w:tcPr>
          <w:p w14:paraId="3DAD6163" w14:textId="77777777" w:rsidR="006B5AED" w:rsidRDefault="006B5AED" w:rsidP="007F1FDD">
            <w:pPr>
              <w:pStyle w:val="xmsonormal"/>
            </w:pPr>
            <w:r>
              <w:t>~30</w:t>
            </w:r>
          </w:p>
        </w:tc>
        <w:tc>
          <w:tcPr>
            <w:tcW w:w="2338" w:type="dxa"/>
          </w:tcPr>
          <w:p w14:paraId="3F7DF6D8" w14:textId="77777777" w:rsidR="006B5AED" w:rsidRPr="00EC6845" w:rsidRDefault="006B5AED" w:rsidP="007F1FDD">
            <w:pPr>
              <w:pStyle w:val="xmsonormal"/>
            </w:pPr>
            <w:r w:rsidRPr="00EC6845">
              <w:t>Capital metro</w:t>
            </w:r>
          </w:p>
        </w:tc>
        <w:tc>
          <w:tcPr>
            <w:tcW w:w="2338" w:type="dxa"/>
          </w:tcPr>
          <w:p w14:paraId="5E739B2D" w14:textId="77777777" w:rsidR="006B5AED" w:rsidRPr="00EC6845" w:rsidRDefault="006B5AED" w:rsidP="007F1FDD">
            <w:pPr>
              <w:pStyle w:val="xmsonormal"/>
            </w:pPr>
            <w:r>
              <w:t>~60</w:t>
            </w:r>
          </w:p>
        </w:tc>
      </w:tr>
      <w:tr w:rsidR="006B5AED" w14:paraId="1A8CB001" w14:textId="77777777" w:rsidTr="00820C7C">
        <w:tc>
          <w:tcPr>
            <w:tcW w:w="2336" w:type="dxa"/>
          </w:tcPr>
          <w:p w14:paraId="045FC6CC" w14:textId="77777777" w:rsidR="006B5AED" w:rsidRPr="00F47AF7" w:rsidRDefault="006B5AED" w:rsidP="007F1FDD">
            <w:pPr>
              <w:pStyle w:val="xmsonormal"/>
            </w:pPr>
            <w:r w:rsidRPr="002D4586">
              <w:t>BART</w:t>
            </w:r>
          </w:p>
        </w:tc>
        <w:tc>
          <w:tcPr>
            <w:tcW w:w="2338" w:type="dxa"/>
          </w:tcPr>
          <w:p w14:paraId="695A4052" w14:textId="77777777" w:rsidR="006B5AED" w:rsidRDefault="006B5AED" w:rsidP="007F1FDD">
            <w:pPr>
              <w:pStyle w:val="xmsonormal"/>
            </w:pPr>
            <w:r>
              <w:t>~30</w:t>
            </w:r>
          </w:p>
        </w:tc>
        <w:tc>
          <w:tcPr>
            <w:tcW w:w="2338" w:type="dxa"/>
          </w:tcPr>
          <w:p w14:paraId="46627D2E" w14:textId="77777777" w:rsidR="006B5AED" w:rsidRPr="00EC6845" w:rsidRDefault="006B5AED" w:rsidP="007F1FDD">
            <w:pPr>
              <w:pStyle w:val="xmsonormal"/>
            </w:pPr>
            <w:r>
              <w:t>CT Transit, Hartford</w:t>
            </w:r>
          </w:p>
        </w:tc>
        <w:tc>
          <w:tcPr>
            <w:tcW w:w="2338" w:type="dxa"/>
          </w:tcPr>
          <w:p w14:paraId="4B691D0F" w14:textId="77777777" w:rsidR="006B5AED" w:rsidRPr="00EC6845" w:rsidRDefault="006B5AED" w:rsidP="007F1FDD">
            <w:pPr>
              <w:pStyle w:val="xmsonormal"/>
            </w:pPr>
            <w:r>
              <w:t>&gt;60</w:t>
            </w:r>
          </w:p>
        </w:tc>
      </w:tr>
    </w:tbl>
    <w:p w14:paraId="50418C27" w14:textId="79793F73" w:rsidR="00FC6085" w:rsidRDefault="006B5AED" w:rsidP="00287ED6">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r w:rsidR="00287ED6">
        <w:t xml:space="preserve"> </w:t>
      </w:r>
      <w:r w:rsidR="00451440">
        <w:t>Moreover, these statistics were calculated in</w:t>
      </w:r>
      <w:r w:rsidR="005A07E1">
        <w:t xml:space="preserve"> May</w:t>
      </w:r>
      <w:r w:rsidR="00451440">
        <w:t xml:space="preserve"> 2020</w:t>
      </w:r>
      <w:r w:rsidR="00287ED6">
        <w:t xml:space="preserve">; it is very likely that many transit systems had a larger update interval back in 2018. </w:t>
      </w:r>
    </w:p>
    <w:p w14:paraId="12225F65" w14:textId="74AC4BA0" w:rsidR="00742F30" w:rsidRDefault="00287ED6" w:rsidP="009E1034">
      <w:pPr>
        <w:pStyle w:val="xmsonormal"/>
        <w:ind w:firstLine="720"/>
      </w:pPr>
      <w:r>
        <w:t xml:space="preserve">Meanwhile, </w:t>
      </w:r>
      <w:r w:rsidR="004470F0">
        <w:t>w</w:t>
      </w:r>
      <w:r w:rsidR="00FC6085">
        <w:t xml:space="preserve">hat users see on their smartphones are not the trip-update data, but results generated by the transit planning apps. The update frequency </w:t>
      </w:r>
      <w:r w:rsidR="00AB53B9">
        <w:t xml:space="preserve">of the GTFS real-time data </w:t>
      </w:r>
      <w:r w:rsidR="00FC6085">
        <w:t xml:space="preserve">is different from transit planning apps update frequency. Several examples can be </w:t>
      </w:r>
      <w:r w:rsidR="006009A5">
        <w:t xml:space="preserve">given by using the Transit app, which is a popular transit planning app with millions of users. </w:t>
      </w:r>
      <w:r w:rsidR="00AB53B9">
        <w:t xml:space="preserve">We used a regular </w:t>
      </w:r>
      <w:r w:rsidR="00AB53B9">
        <w:lastRenderedPageBreak/>
        <w:t>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r w:rsidR="009E1034">
        <w:t>M</w:t>
      </w:r>
      <w:r w:rsidR="001F19B1">
        <w:t>eanwhile, some transit planning apps, such as Google Map, will not update the information automatically; instead, the visualized RTI will only update when the user actively refresh</w:t>
      </w:r>
      <w:r w:rsidR="007F349B">
        <w:t>es</w:t>
      </w:r>
      <w:r w:rsidR="001F19B1">
        <w:t xml:space="preserve"> the interface. This moreover suggests that the actual information update frequency can be even longer if the user does not actively update</w:t>
      </w:r>
      <w:r w:rsidR="00486E2A">
        <w:t xml:space="preserve">. </w:t>
      </w:r>
    </w:p>
    <w:p w14:paraId="4BB25DD0" w14:textId="77777777" w:rsidR="00FC6085" w:rsidRDefault="0031554F" w:rsidP="007F1FDD">
      <w:pPr>
        <w:pStyle w:val="xmsonormal"/>
        <w:numPr>
          <w:ilvl w:val="0"/>
          <w:numId w:val="6"/>
        </w:numPr>
      </w:pPr>
      <w:r>
        <w:t xml:space="preserve">Further implication of </w:t>
      </w:r>
      <w:r w:rsidR="00C37579">
        <w:t>higher</w:t>
      </w:r>
      <w:r>
        <w:t xml:space="preserve"> update interval</w:t>
      </w:r>
    </w:p>
    <w:p w14:paraId="14C5D047" w14:textId="3D255355" w:rsidR="00742F30" w:rsidRDefault="00A86905" w:rsidP="008A0E85">
      <w:pPr>
        <w:pStyle w:val="xmsonormal"/>
      </w:pPr>
      <w:r>
        <w:t>Despite the large interval is still common for most transit authorities, the question raised by the comment is still important, because we will witness more transit systems with GTFS trip-update data of higher update frequency in the near 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valley will becom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013F1A">
        <w:t xml:space="preserve">We also </w:t>
      </w:r>
      <w:r w:rsidR="00013F1A">
        <w:t>add corresponding conclusions</w:t>
      </w:r>
      <w:r w:rsidRPr="00013F1A">
        <w:t xml:space="preserve"> in </w:t>
      </w:r>
      <w:r w:rsidR="00AA4512" w:rsidRPr="00013F1A">
        <w:t xml:space="preserve">section 4.1 and </w:t>
      </w:r>
      <w:r w:rsidRPr="00013F1A">
        <w:t>conclusion part of the paper.</w:t>
      </w:r>
      <w:r w:rsidR="00742F30">
        <w:t xml:space="preserve"> </w:t>
      </w:r>
    </w:p>
    <w:p w14:paraId="03D3F3DC" w14:textId="77777777" w:rsidR="00EB62EF" w:rsidRPr="009F7022" w:rsidRDefault="00EB62EF" w:rsidP="007F1FDD">
      <w:pPr>
        <w:pStyle w:val="xmsonormal"/>
      </w:pPr>
    </w:p>
    <w:p w14:paraId="753EFE02" w14:textId="77777777" w:rsidR="009F7022" w:rsidRPr="009F7022" w:rsidRDefault="009F7022" w:rsidP="007F1FDD">
      <w:pPr>
        <w:pStyle w:val="xmsonormal"/>
        <w:numPr>
          <w:ilvl w:val="1"/>
          <w:numId w:val="1"/>
        </w:numPr>
      </w:pPr>
      <w:r w:rsidRPr="009F7022">
        <w:t>Page 6, Last Paragraph</w:t>
      </w:r>
    </w:p>
    <w:p w14:paraId="0CA390AF" w14:textId="77777777" w:rsidR="009F7022" w:rsidRDefault="009F7022" w:rsidP="007F1FDD">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79F24A16" w14:textId="77777777" w:rsidR="00E902A7" w:rsidRDefault="00E902A7" w:rsidP="007F1FDD">
      <w:pPr>
        <w:pStyle w:val="xmsonormal"/>
      </w:pPr>
      <w:r>
        <w:t>Thanks for pointing this out. There are several reasons that we chose to use linear walking process and insurance buffer ahead as the primary assumption:</w:t>
      </w:r>
    </w:p>
    <w:p w14:paraId="5F1116E4" w14:textId="77777777" w:rsidR="00E902A7" w:rsidRDefault="00E902A7" w:rsidP="007F1FDD">
      <w:pPr>
        <w:pStyle w:val="xmsonormal"/>
        <w:numPr>
          <w:ilvl w:val="0"/>
          <w:numId w:val="6"/>
        </w:numPr>
      </w:pPr>
      <w:r>
        <w:t>Running is not a viable and desirable option for everyone.</w:t>
      </w:r>
    </w:p>
    <w:p w14:paraId="2DA80E0F" w14:textId="1501820C" w:rsidR="000C1761" w:rsidRDefault="00E902A7" w:rsidP="007F1FDD">
      <w:pPr>
        <w:pStyle w:val="xmsonormal"/>
      </w:pPr>
      <w:r>
        <w:lastRenderedPageBreak/>
        <w:t xml:space="preserve">Running after seeing the bus approaching can be possible for </w:t>
      </w:r>
      <w:r w:rsidR="0013687D">
        <w:t xml:space="preserve">some </w:t>
      </w:r>
      <w:r>
        <w:t>younger people, but it is not viable other passengers such as senior people, disabled people, people with luggage</w:t>
      </w:r>
      <w:r w:rsidR="009476F5">
        <w:t xml:space="preserve"> and </w:t>
      </w:r>
      <w:r>
        <w:t xml:space="preserve">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14:paraId="23301823" w14:textId="77777777" w:rsidR="00E902A7" w:rsidRDefault="00E902A7" w:rsidP="007F1FDD">
      <w:pPr>
        <w:pStyle w:val="xmsonormal"/>
        <w:numPr>
          <w:ilvl w:val="0"/>
          <w:numId w:val="6"/>
        </w:numPr>
      </w:pPr>
      <w:r>
        <w:t>Running should not be and is not the default assumption for transit planning apps.</w:t>
      </w:r>
    </w:p>
    <w:p w14:paraId="071AC385" w14:textId="77777777" w:rsidR="000C1761" w:rsidRDefault="00E902A7" w:rsidP="007F1FDD">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14:paraId="28CB7FC3" w14:textId="77777777" w:rsidR="001F1D7F" w:rsidRDefault="001F1D7F" w:rsidP="001F1D7F">
      <w:pPr>
        <w:pStyle w:val="xmsonormal"/>
        <w:numPr>
          <w:ilvl w:val="0"/>
          <w:numId w:val="6"/>
        </w:numPr>
      </w:pPr>
      <w:r>
        <w:t>Sensitivity analysis shows that running is not the primary solution to the bad performance.</w:t>
      </w:r>
    </w:p>
    <w:p w14:paraId="21F12965" w14:textId="77777777"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14:paraId="3BCDBB18" w14:textId="77777777"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14:paraId="5E8F526C" w14:textId="77777777"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14:paraId="3B59D6BF" w14:textId="77777777" w:rsidR="00C56C4D" w:rsidRDefault="0028746B" w:rsidP="00C56C4D">
      <w:pPr>
        <w:pStyle w:val="xmsonormal"/>
        <w:keepNext/>
      </w:pPr>
      <w:r>
        <w:rPr>
          <w:noProof/>
        </w:rPr>
        <w:lastRenderedPageBreak/>
        <w:drawing>
          <wp:inline distT="0" distB="0" distL="0" distR="0" wp14:anchorId="151A1937" wp14:editId="25460975">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0902B3E" w14:textId="77777777" w:rsidR="00177EDC" w:rsidRDefault="00C56C4D" w:rsidP="00FE65FA">
      <w:pPr>
        <w:pStyle w:val="xmsonormal"/>
        <w:jc w:val="center"/>
      </w:pPr>
      <w:bookmarkStart w:id="0" w:name="_Ref42524741"/>
      <w:r>
        <w:t xml:space="preserve">Picture </w:t>
      </w:r>
      <w:fldSimple w:instr=" SEQ Picture \* ARABIC ">
        <w:r w:rsidR="003C7220">
          <w:rPr>
            <w:noProof/>
          </w:rPr>
          <w:t>1</w:t>
        </w:r>
      </w:fldSimple>
      <w:bookmarkEnd w:id="0"/>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14:paraId="35D7926F" w14:textId="151333C7" w:rsidR="004F38E2" w:rsidRDefault="004F38E2" w:rsidP="004F38E2">
      <w:pPr>
        <w:pStyle w:val="xmsonormal"/>
      </w:pPr>
      <w:r>
        <w:tab/>
        <w:t xml:space="preserve">Therefore, </w:t>
      </w:r>
      <w:r w:rsidR="00B74309">
        <w:t>we can conclude that</w:t>
      </w:r>
      <w:r w:rsidR="005D5DCA">
        <w:t xml:space="preserve"> </w:t>
      </w:r>
      <w:r w:rsidR="006048DE">
        <w:t xml:space="preserve">not </w:t>
      </w:r>
      <w:r w:rsidR="006A487A">
        <w:t xml:space="preserve">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14:paraId="2A198CE9" w14:textId="77777777" w:rsidR="00E902A7" w:rsidRPr="009F7022" w:rsidRDefault="00E902A7" w:rsidP="007F1FDD">
      <w:pPr>
        <w:pStyle w:val="xmsonormal"/>
      </w:pPr>
    </w:p>
    <w:p w14:paraId="313F8AC1" w14:textId="77777777"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6DBAEC39" w14:textId="77777777"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14:paraId="5B8D634B" w14:textId="77777777" w:rsidR="00BA6FDE" w:rsidRDefault="00AB6F58" w:rsidP="00C7734F">
      <w:pPr>
        <w:pStyle w:val="xmsonormal"/>
        <w:ind w:firstLine="720"/>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w:t>
      </w:r>
      <w:r w:rsidR="00BA6FDE">
        <w:lastRenderedPageBreak/>
        <w:t xml:space="preserve">the home at 4:55am but it will take the user 6 minutes to walk to stop A.  Therefore, if the passenger sticks to stop A, she/he will arrive at 5:06pm thus miss the bus. However, the passenger knows that it takes </w:t>
      </w:r>
      <w:proofErr w:type="gramStart"/>
      <w:r w:rsidR="00BA6FDE">
        <w:t>she/he</w:t>
      </w:r>
      <w:proofErr w:type="gramEnd"/>
      <w:r w:rsidR="00BA6FDE">
        <w:t xml:space="preserv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14:paraId="5A271ECB" w14:textId="77777777"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14:paraId="14BD440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29D536D3" w14:textId="77777777" w:rsidR="00DB4D0D" w:rsidRPr="00E15E0C" w:rsidRDefault="00DB4D0D" w:rsidP="004F38E2">
            <w:pPr>
              <w:jc w:val="center"/>
              <w:rPr>
                <w:rFonts w:eastAsia="Yu Mincho"/>
                <w:b w:val="0"/>
                <w:lang w:eastAsia="ja-JP"/>
              </w:rPr>
            </w:pPr>
          </w:p>
        </w:tc>
        <w:tc>
          <w:tcPr>
            <w:tcW w:w="4463" w:type="pct"/>
            <w:hideMark/>
          </w:tcPr>
          <w:p w14:paraId="73A517C3" w14:textId="77777777"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1F8D8F40" w14:textId="77777777"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14:paraId="3BE74F61" w14:textId="77777777" w:rsidR="00DB4D0D" w:rsidRPr="00E15E0C" w:rsidRDefault="00DB4D0D" w:rsidP="004525C8">
      <w:pPr>
        <w:pStyle w:val="xmsonormal"/>
      </w:pPr>
      <w:r w:rsidRPr="00E15E0C">
        <w:t xml:space="preserve">Where </w:t>
      </w:r>
      <w:proofErr w:type="spellStart"/>
      <w:r w:rsidR="00852291" w:rsidRPr="00E15E0C">
        <w:t>x</w:t>
      </w:r>
      <w:r w:rsidR="00852291" w:rsidRPr="00E15E0C">
        <w:rPr>
          <w:vertAlign w:val="subscript"/>
        </w:rPr>
        <w:t>a</w:t>
      </w:r>
      <w:proofErr w:type="spellEnd"/>
      <w:r w:rsidR="00852291" w:rsidRPr="00E15E0C">
        <w:rPr>
          <w:vertAlign w:val="subscript"/>
        </w:rPr>
        <w:t xml:space="preserve">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w:t>
      </w:r>
      <w:proofErr w:type="spellStart"/>
      <w:proofErr w:type="gramStart"/>
      <w:r w:rsidR="008C5272" w:rsidRPr="00E15E0C">
        <w:t>Δt</w:t>
      </w:r>
      <w:proofErr w:type="spellEnd"/>
      <w:proofErr w:type="gramEnd"/>
      <w:r w:rsidR="008C5272" w:rsidRPr="00E15E0C">
        <w:t xml:space="preserve">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14:paraId="79DCA65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3DD14BB" w14:textId="77777777" w:rsidR="00696C3B" w:rsidRPr="00E15E0C" w:rsidRDefault="00696C3B" w:rsidP="004F38E2">
            <w:pPr>
              <w:jc w:val="center"/>
              <w:rPr>
                <w:rFonts w:eastAsia="Yu Mincho"/>
                <w:b w:val="0"/>
                <w:lang w:eastAsia="ja-JP"/>
              </w:rPr>
            </w:pPr>
          </w:p>
        </w:tc>
        <w:tc>
          <w:tcPr>
            <w:tcW w:w="4463" w:type="pct"/>
            <w:hideMark/>
          </w:tcPr>
          <w:p w14:paraId="43711144" w14:textId="77777777"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14:paraId="63B0348B" w14:textId="77777777"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14:paraId="20E63C63" w14:textId="77777777" w:rsidR="00696C3B" w:rsidRPr="00F55758" w:rsidRDefault="00696C3B" w:rsidP="00BA6FDE">
      <w:pPr>
        <w:pStyle w:val="xmsonormal"/>
      </w:pPr>
      <w:r w:rsidRPr="00F55758">
        <w:t>Where T</w:t>
      </w:r>
      <w:r w:rsidRPr="00F55758">
        <w:rPr>
          <w:vertAlign w:val="subscript"/>
        </w:rPr>
        <w:t xml:space="preserve">a </w:t>
      </w:r>
      <w:r w:rsidRPr="00F55758">
        <w:t xml:space="preserve">is the arrival time at the alternative stop and </w:t>
      </w:r>
      <w:proofErr w:type="gramStart"/>
      <w:r w:rsidRPr="00F55758">
        <w:t>T</w:t>
      </w:r>
      <w:r w:rsidRPr="00F55758">
        <w:rPr>
          <w:vertAlign w:val="subscript"/>
        </w:rPr>
        <w:t>o</w:t>
      </w:r>
      <w:proofErr w:type="gramEnd"/>
      <w:r w:rsidRPr="00F55758">
        <w:rPr>
          <w:vertAlign w:val="subscript"/>
        </w:rPr>
        <w:t xml:space="preserve">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14:paraId="7C6EAED7"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BA76148" w14:textId="77777777" w:rsidR="00701BE5" w:rsidRPr="00E15E0C" w:rsidRDefault="00701BE5" w:rsidP="004F38E2">
            <w:pPr>
              <w:jc w:val="center"/>
              <w:rPr>
                <w:rFonts w:eastAsia="Yu Mincho"/>
                <w:b w:val="0"/>
                <w:lang w:eastAsia="ja-JP"/>
              </w:rPr>
            </w:pPr>
          </w:p>
        </w:tc>
        <w:tc>
          <w:tcPr>
            <w:tcW w:w="4463" w:type="pct"/>
            <w:hideMark/>
          </w:tcPr>
          <w:p w14:paraId="1F4BCD4B" w14:textId="77777777"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A0F6A52" w14:textId="77777777"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14:paraId="3D367341" w14:textId="77777777" w:rsidR="00701BE5" w:rsidRDefault="00B2398C" w:rsidP="00BA6FDE">
      <w:pPr>
        <w:pStyle w:val="xmsonormal"/>
      </w:pPr>
      <w:r w:rsidRPr="00E15E0C">
        <w:t>If the potential saved time is positive, then this says this strategy</w:t>
      </w:r>
      <w:r>
        <w:t xml:space="preserve"> will save time for the passenger. </w:t>
      </w:r>
      <w:r w:rsidR="00FC5BEB">
        <w:t xml:space="preserve">For the same example above, the saved bus running time ΔT is 5 minutes and walking time difference </w:t>
      </w:r>
      <w:proofErr w:type="spellStart"/>
      <w:proofErr w:type="gramStart"/>
      <w:r w:rsidR="00FC5BEB">
        <w:t>Δt</w:t>
      </w:r>
      <w:proofErr w:type="spellEnd"/>
      <w:proofErr w:type="gramEnd"/>
      <w:r w:rsidR="00FC5BEB">
        <w:t xml:space="preserve"> is 2 minutes, therefore the potential saved time </w:t>
      </w:r>
      <w:proofErr w:type="spellStart"/>
      <w:r w:rsidR="00FC5BEB">
        <w:t>δt</w:t>
      </w:r>
      <w:proofErr w:type="spellEnd"/>
      <w:r w:rsidR="00FC5BEB">
        <w:t xml:space="preserve"> is 3 minutes and the user will save time.</w:t>
      </w:r>
    </w:p>
    <w:p w14:paraId="6CF055E8" w14:textId="77777777" w:rsidR="005E0692" w:rsidRDefault="007A4FA6" w:rsidP="005E0692">
      <w:pPr>
        <w:pStyle w:val="xmsonormal"/>
        <w:keepNext/>
        <w:jc w:val="center"/>
      </w:pPr>
      <w:r>
        <w:rPr>
          <w:noProof/>
        </w:rPr>
        <w:lastRenderedPageBreak/>
        <w:drawing>
          <wp:inline distT="0" distB="0" distL="0" distR="0" wp14:anchorId="0AE58302" wp14:editId="21DF8B5E">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5B1CA88E" w14:textId="77777777" w:rsidR="00C766F2" w:rsidRDefault="005E0692" w:rsidP="005E0692">
      <w:pPr>
        <w:pStyle w:val="xmsonormal"/>
        <w:jc w:val="center"/>
      </w:pPr>
      <w:bookmarkStart w:id="1" w:name="_Ref42283633"/>
      <w:r>
        <w:t xml:space="preserve">Picture </w:t>
      </w:r>
      <w:fldSimple w:instr=" SEQ Picture \* ARABIC ">
        <w:r w:rsidR="003C7220">
          <w:rPr>
            <w:noProof/>
          </w:rPr>
          <w:t>2</w:t>
        </w:r>
      </w:fldSimple>
      <w:bookmarkEnd w:id="1"/>
      <w:r>
        <w:t xml:space="preserve">: </w:t>
      </w:r>
      <w:r w:rsidRPr="0008631E">
        <w:t xml:space="preserve">presentation of </w:t>
      </w:r>
      <w:r>
        <w:t>“walking to another stop” strategy</w:t>
      </w:r>
      <w:r w:rsidRPr="0008631E">
        <w:t>.</w:t>
      </w:r>
    </w:p>
    <w:p w14:paraId="757B326A" w14:textId="77777777"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14:paraId="3B722F7C" w14:textId="7484762C" w:rsidR="00E344E8" w:rsidRDefault="005E0692" w:rsidP="00C7734F">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BF4987">
        <w:t xml:space="preserve">Picture </w:t>
      </w:r>
      <w:r w:rsidR="00BF4987">
        <w:rPr>
          <w:noProof/>
        </w:rPr>
        <w:t>2</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14:paraId="26948ACE" w14:textId="5A3FB48B" w:rsidR="00E344E8" w:rsidRDefault="00107EBD" w:rsidP="00C7734F">
      <w:pPr>
        <w:pStyle w:val="xmsonormal"/>
        <w:ind w:firstLine="720"/>
      </w:pPr>
      <w:r>
        <w:fldChar w:fldCharType="begin"/>
      </w:r>
      <w:r>
        <w:instrText xml:space="preserve"> REF _Ref42545380 \h </w:instrText>
      </w:r>
      <w:r>
        <w:fldChar w:fldCharType="separate"/>
      </w:r>
      <w:r w:rsidR="00BF4987">
        <w:t xml:space="preserve">Picture </w:t>
      </w:r>
      <w:r w:rsidR="00BF4987">
        <w:rPr>
          <w:noProof/>
        </w:rPr>
        <w:t>3</w:t>
      </w:r>
      <w:r>
        <w:fldChar w:fldCharType="end"/>
      </w:r>
      <w:r>
        <w:t xml:space="preserve"> shows the ratio of positive potential saved time for different walking time from home. </w:t>
      </w:r>
      <w:r w:rsidR="00E64A15">
        <w:t xml:space="preserve">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w:t>
      </w:r>
      <w:r w:rsidR="00E64A15">
        <w:lastRenderedPageBreak/>
        <w:t>that. This can be a very good supportive proof for the conclusion mentioned by the reviewer</w:t>
      </w:r>
      <w:r w:rsidR="009527CB">
        <w:t xml:space="preserve"> based on empirical data</w:t>
      </w:r>
      <w:r w:rsidR="00E64A15">
        <w:t>.</w:t>
      </w:r>
      <w:r w:rsidR="004372CB">
        <w:t xml:space="preserve"> </w:t>
      </w:r>
    </w:p>
    <w:p w14:paraId="2B9DC3C0" w14:textId="77777777" w:rsidR="00E344E8" w:rsidRDefault="00C002C1" w:rsidP="00E344E8">
      <w:pPr>
        <w:pStyle w:val="xmsonormal"/>
        <w:keepNext/>
        <w:jc w:val="center"/>
      </w:pPr>
      <w:r>
        <w:rPr>
          <w:noProof/>
        </w:rPr>
        <w:drawing>
          <wp:inline distT="0" distB="0" distL="0" distR="0" wp14:anchorId="17F24C00" wp14:editId="455A4DFA">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6B5817" w14:textId="77777777" w:rsidR="00E344E8" w:rsidRDefault="00E344E8" w:rsidP="00E344E8">
      <w:pPr>
        <w:pStyle w:val="xmsonormal"/>
        <w:jc w:val="center"/>
      </w:pPr>
      <w:bookmarkStart w:id="2" w:name="_Ref42545380"/>
      <w:r>
        <w:t xml:space="preserve">Picture </w:t>
      </w:r>
      <w:fldSimple w:instr=" SEQ Picture \* ARABIC ">
        <w:r w:rsidR="003C7220">
          <w:rPr>
            <w:noProof/>
          </w:rPr>
          <w:t>3</w:t>
        </w:r>
      </w:fldSimple>
      <w:bookmarkEnd w:id="2"/>
      <w:r>
        <w:t>: ratio of positive potential saved time for different walking time from home.</w:t>
      </w:r>
    </w:p>
    <w:p w14:paraId="571F6529" w14:textId="77777777" w:rsidR="001C135E" w:rsidRDefault="001C135E" w:rsidP="001C135E">
      <w:pPr>
        <w:pStyle w:val="xmsonormal"/>
        <w:ind w:firstLine="720"/>
      </w:pPr>
      <w:r>
        <w:t xml:space="preserve">However, </w:t>
      </w:r>
      <w:r w:rsidR="00563164">
        <w:t xml:space="preserve">this paper concentrates on </w:t>
      </w:r>
      <w:r>
        <w:t>waiting time instead of path choice</w:t>
      </w:r>
      <w:r w:rsidR="00741FC6">
        <w:t>. Although the conclusion will definitely add value to the paper</w:t>
      </w:r>
      <w:r>
        <w:t xml:space="preserve">, we will present these results in the appendix, considering the already lengthy main text. </w:t>
      </w:r>
      <w:r w:rsidR="00741FC6">
        <w:t>We thank the reviewer again for the useful comment.</w:t>
      </w:r>
    </w:p>
    <w:p w14:paraId="6A78CAEE" w14:textId="77777777" w:rsidR="001B5841" w:rsidRDefault="001B5841" w:rsidP="007F1FDD">
      <w:pPr>
        <w:pStyle w:val="xmsonormal"/>
      </w:pPr>
    </w:p>
    <w:p w14:paraId="370E0206" w14:textId="77777777" w:rsidR="001B5841" w:rsidRPr="009F7022" w:rsidRDefault="001B5841" w:rsidP="007F1FDD">
      <w:pPr>
        <w:pStyle w:val="xmsonormal"/>
      </w:pPr>
    </w:p>
    <w:p w14:paraId="2F7079CC" w14:textId="77777777" w:rsidR="009F7022" w:rsidRPr="009F7022" w:rsidRDefault="009F7022" w:rsidP="007F1FDD">
      <w:pPr>
        <w:pStyle w:val="xmsonormal"/>
        <w:numPr>
          <w:ilvl w:val="1"/>
          <w:numId w:val="1"/>
        </w:numPr>
      </w:pPr>
      <w:r w:rsidRPr="009F7022">
        <w:t>Page 9, Table 1</w:t>
      </w:r>
    </w:p>
    <w:p w14:paraId="08FD43E1" w14:textId="77777777"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7721CE20" w14:textId="567A1F0C" w:rsidR="00D74BF2" w:rsidRDefault="007D4C8E" w:rsidP="007F1FDD">
      <w:pPr>
        <w:pStyle w:val="xmsonormal"/>
      </w:pPr>
      <w:r>
        <w:t>Thanks for pointing this out.</w:t>
      </w:r>
      <w:r w:rsidR="00247014">
        <w:t xml:space="preserve"> W</w:t>
      </w:r>
      <w:r>
        <w:t xml:space="preserve">e will revisit each trip planning strategy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t>
      </w:r>
    </w:p>
    <w:p w14:paraId="66ED9516" w14:textId="77777777"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14:paraId="056FD05E" w14:textId="77777777" w:rsidR="002400F8" w:rsidRDefault="007D4C8E" w:rsidP="007F1FDD">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w:t>
      </w:r>
    </w:p>
    <w:p w14:paraId="6E0A8C90" w14:textId="2605F544" w:rsidR="002400F8" w:rsidRDefault="00431252" w:rsidP="002400F8">
      <w:pPr>
        <w:pStyle w:val="xmsonormal"/>
        <w:ind w:firstLine="720"/>
      </w:pPr>
      <w:r>
        <w:lastRenderedPageBreak/>
        <w:t>Arbitrarily</w:t>
      </w:r>
      <w:r w:rsidR="007D4C8E">
        <w:t xml:space="preserve"> leaving home for buses is also another very common </w:t>
      </w:r>
      <w:r w:rsidR="001B52B4">
        <w:t>trip planning strategy</w:t>
      </w:r>
      <w:r w:rsidR="007D4C8E">
        <w:t xml:space="preserve">, if not the most common. </w:t>
      </w:r>
      <w:r>
        <w:t xml:space="preserve">It </w:t>
      </w:r>
      <w:r w:rsidR="007D4C8E">
        <w:t xml:space="preserve">is most certain that people will use </w:t>
      </w:r>
      <w:r>
        <w:t>arbitrary tactic</w:t>
      </w:r>
      <w:r w:rsidR="007D4C8E">
        <w:t>.</w:t>
      </w:r>
      <w:r>
        <w:t xml:space="preserve"> </w:t>
      </w:r>
      <w:r w:rsidR="00097ABC">
        <w:t xml:space="preserve">Prior studies have extensively proven that arrival time follows a uniform random distribution when the headway is small </w:t>
      </w:r>
      <w:r w:rsidR="00097ABC">
        <w:fldChar w:fldCharType="begin" w:fldLock="1"/>
      </w:r>
      <w:r w:rsidR="00097ABC">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097ABC">
        <w:fldChar w:fldCharType="separate"/>
      </w:r>
      <w:r w:rsidR="00097ABC" w:rsidRPr="003E0FCA">
        <w:rPr>
          <w:noProof/>
        </w:rPr>
        <w:t>(Bowman and Turnquist 1981)</w:t>
      </w:r>
      <w:r w:rsidR="00097ABC">
        <w:fldChar w:fldCharType="end"/>
      </w:r>
      <w:r w:rsidR="00097ABC">
        <w:t>; the reviewer also brought up the same conclusion in the comment 2.8.</w:t>
      </w:r>
    </w:p>
    <w:p w14:paraId="4D9EE661" w14:textId="5B84A84E" w:rsidR="00BF4987" w:rsidRDefault="00BF4987" w:rsidP="002400F8">
      <w:pPr>
        <w:pStyle w:val="xmsonormal"/>
        <w:ind w:firstLine="720"/>
      </w:pPr>
      <w:r>
        <w:t>As we mentioned in comment 1.1, we remove empirical tactic from the paper.</w:t>
      </w:r>
    </w:p>
    <w:p w14:paraId="3D4EAEC9" w14:textId="77777777" w:rsidR="00247014" w:rsidRDefault="00D74BF2" w:rsidP="007F1FDD">
      <w:pPr>
        <w:pStyle w:val="xmsonormal"/>
        <w:numPr>
          <w:ilvl w:val="0"/>
          <w:numId w:val="6"/>
        </w:numPr>
      </w:pPr>
      <w:r>
        <w:t>Greedy tactic</w:t>
      </w:r>
    </w:p>
    <w:p w14:paraId="656F043F" w14:textId="734F708E" w:rsidR="008A6AB7" w:rsidRDefault="00040BBA" w:rsidP="00B8360C">
      <w:pPr>
        <w:pStyle w:val="xmsonormal"/>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14:paraId="6F02DF8B" w14:textId="470177A0" w:rsidR="00B10D60" w:rsidRDefault="00040BBA" w:rsidP="007F1FDD">
      <w:pPr>
        <w:pStyle w:val="xmsonormal"/>
      </w:pPr>
      <w:r>
        <w:tab/>
        <w:t>Second</w:t>
      </w:r>
      <w:r w:rsidR="00B8360C">
        <w:t xml:space="preserve"> and most importantly</w:t>
      </w:r>
      <w:r>
        <w:t xml:space="preserve">,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14:paraId="5C46BE99" w14:textId="77777777" w:rsidR="00212968" w:rsidRDefault="00212968" w:rsidP="007F1FDD">
      <w:pPr>
        <w:pStyle w:val="xmsonormal"/>
      </w:pPr>
      <w:r>
        <w:tab/>
        <w:t xml:space="preserve"> </w:t>
      </w:r>
    </w:p>
    <w:p w14:paraId="210ACB07" w14:textId="77777777" w:rsidR="00040BBA" w:rsidRDefault="00040BBA" w:rsidP="007F1FDD">
      <w:pPr>
        <w:pStyle w:val="xmsonormal"/>
        <w:numPr>
          <w:ilvl w:val="0"/>
          <w:numId w:val="6"/>
        </w:numPr>
      </w:pPr>
      <w:r>
        <w:t>Prudent tactic</w:t>
      </w:r>
    </w:p>
    <w:p w14:paraId="361B7E0C" w14:textId="77777777"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14:paraId="62599838" w14:textId="09BC9F62" w:rsidR="00236CBC" w:rsidRDefault="0026416C" w:rsidP="00036215">
      <w:pPr>
        <w:pStyle w:val="xmsonormal"/>
        <w:ind w:firstLine="720"/>
      </w:pPr>
      <w:r>
        <w:t>First, users can actively use prudent tactic</w:t>
      </w:r>
      <w:r w:rsidR="007813D6">
        <w:t>. A</w:t>
      </w:r>
      <w:r>
        <w:t>s we mentioned in the section 3.</w:t>
      </w:r>
      <w:r w:rsidR="00B87974">
        <w:t>3.4</w:t>
      </w:r>
      <w:r w:rsidR="003B1D9A">
        <w:t xml:space="preserve"> (prudent tactic)</w:t>
      </w:r>
      <w:r>
        <w:t>, it is a common strategy to avoid risk of missing a bus by leaving earlier than the suggested time</w:t>
      </w:r>
      <w:r w:rsidR="00F60FF5">
        <w:t xml:space="preserve"> </w:t>
      </w:r>
      <w:r w:rsidR="00F60FF5">
        <w:fldChar w:fldCharType="begin" w:fldLock="1"/>
      </w:r>
      <w:r w:rsidR="00F60FF5">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F60FF5">
        <w:fldChar w:fldCharType="separate"/>
      </w:r>
      <w:r w:rsidR="00F60FF5" w:rsidRPr="00A76261">
        <w:rPr>
          <w:noProof/>
        </w:rPr>
        <w:t>(Furth and Muller 2006)</w:t>
      </w:r>
      <w:r w:rsidR="00F60FF5">
        <w:fldChar w:fldCharType="end"/>
      </w:r>
      <w:r>
        <w:t>.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r w:rsidR="00036215">
        <w:t xml:space="preserve"> </w:t>
      </w:r>
      <w:r w:rsidR="00236CBC">
        <w:t>This process can be perceived as a very primitive and coarse prudent tactic; and it is also why we should systematically discuss a more advanced version with well-optimized insurance buffers for specific time and space.</w:t>
      </w:r>
    </w:p>
    <w:p w14:paraId="22318C10" w14:textId="137419F7" w:rsidR="00236CBC" w:rsidRDefault="00236CBC" w:rsidP="007F1FDD">
      <w:pPr>
        <w:pStyle w:val="xmsonormal"/>
        <w:ind w:firstLine="720"/>
      </w:pPr>
      <w:r>
        <w:lastRenderedPageBreak/>
        <w:t>Last</w:t>
      </w:r>
      <w:r w:rsidR="001F0C06">
        <w:t xml:space="preserve"> but not least</w:t>
      </w:r>
      <w:r>
        <w:t xml:space="preserve">, just like greedy static, </w:t>
      </w:r>
      <w:r w:rsidR="00603BB8">
        <w:t xml:space="preserve">the necessity of investigating the performance of greedy tactic does not lay on whether or how many people use it. </w:t>
      </w:r>
      <w:r w:rsidR="0027798E">
        <w:t>We propose prudent tactic as an innovative solution</w:t>
      </w:r>
      <w:r w:rsidR="008D1BBD">
        <w:t>, rather than an existing method</w:t>
      </w:r>
      <w:r w:rsidR="0027798E">
        <w:t xml:space="preserve">. </w:t>
      </w:r>
      <w:r w:rsidR="00BC1696">
        <w:t xml:space="preserve">It is certain that the prudent tactic optimal </w:t>
      </w:r>
      <w:r w:rsidR="004C6FC9">
        <w:t>is not</w:t>
      </w:r>
      <w:r w:rsidR="008D22AF">
        <w:t xml:space="preserve"> used by anyone right now. However, </w:t>
      </w:r>
      <w:r w:rsidR="00BC1696">
        <w:t>if current apps can adopt our solution or develop better solution</w:t>
      </w:r>
      <w:r w:rsidR="005100F9">
        <w:t>s</w:t>
      </w:r>
      <w:r w:rsidR="00BC1696">
        <w:t xml:space="preserve"> to </w:t>
      </w:r>
      <w:r w:rsidR="00973851">
        <w:t xml:space="preserve">solve the insurance buffer and apply </w:t>
      </w:r>
      <w:r w:rsidR="00BC1696">
        <w:t xml:space="preserve">them </w:t>
      </w:r>
      <w:r w:rsidR="00973851">
        <w:t xml:space="preserve">to </w:t>
      </w:r>
      <w:r w:rsidR="00BC1696">
        <w:t>the algorithm to generate suggested route, more people will benefit from this.</w:t>
      </w:r>
    </w:p>
    <w:p w14:paraId="61D714FB" w14:textId="77777777" w:rsidR="007D4C8E" w:rsidRDefault="007D4C8E" w:rsidP="007F1FDD">
      <w:pPr>
        <w:pStyle w:val="xmsonormal"/>
      </w:pPr>
    </w:p>
    <w:p w14:paraId="134CD2DA" w14:textId="6243E229" w:rsidR="00DD0F4F" w:rsidRDefault="00DD0F4F" w:rsidP="007F1FDD">
      <w:pPr>
        <w:pStyle w:val="xmsonormal"/>
      </w:pPr>
      <w:r>
        <w:t xml:space="preserve">In conclusion, </w:t>
      </w:r>
      <w:r w:rsidR="002F3ED9">
        <w:t>schedule, arbitrary, and greedy tactic</w:t>
      </w:r>
      <w:r>
        <w:t xml:space="preserve"> are indeed used by at least some</w:t>
      </w:r>
      <w:r w:rsidR="00F406A4">
        <w:t xml:space="preserve"> passengers</w:t>
      </w:r>
      <w:r>
        <w:t>. For certain variety of prudent tactic and the prudent tactic optimal, we are sure that no one are using it right now</w:t>
      </w:r>
      <w:r w:rsidR="00196C60">
        <w:t xml:space="preserve"> and this is the</w:t>
      </w:r>
      <w:r w:rsidR="001C0702">
        <w:t xml:space="preserve"> very reason we are proposing an innovative </w:t>
      </w:r>
      <w:r w:rsidR="00196C60">
        <w:t>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t>
      </w:r>
      <w:r w:rsidR="00C916AA">
        <w:t xml:space="preserve">We add this to the last paragraph of the conclusion section. </w:t>
      </w:r>
      <w:r w:rsidR="00196C60">
        <w:t xml:space="preserve">We thank the reviewer again for providing a useful insight. </w:t>
      </w:r>
    </w:p>
    <w:p w14:paraId="0541BDBB" w14:textId="77777777" w:rsidR="00341D73" w:rsidRPr="009F7022" w:rsidRDefault="00341D73" w:rsidP="007F1FDD">
      <w:pPr>
        <w:pStyle w:val="xmsonormal"/>
      </w:pPr>
    </w:p>
    <w:p w14:paraId="46185BD1" w14:textId="77777777" w:rsidR="009F7022" w:rsidRPr="009F7022" w:rsidRDefault="009F7022" w:rsidP="007F1FDD">
      <w:pPr>
        <w:pStyle w:val="xmsonormal"/>
        <w:numPr>
          <w:ilvl w:val="1"/>
          <w:numId w:val="1"/>
        </w:numPr>
      </w:pPr>
      <w:r w:rsidRPr="009F7022">
        <w:t>Page 10, Equation 3</w:t>
      </w:r>
    </w:p>
    <w:p w14:paraId="2F873333" w14:textId="77777777"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14:paraId="70C3EFEF" w14:textId="73678B6E" w:rsidR="001E28B1" w:rsidRDefault="00AA3E12" w:rsidP="007F1FDD">
      <w:pPr>
        <w:pStyle w:val="xmsonormal"/>
      </w:pPr>
      <w:r>
        <w:t>This is very true for formula 6</w:t>
      </w:r>
      <w:r w:rsidR="008B681D">
        <w:t xml:space="preserve"> </w:t>
      </w:r>
      <w:r w:rsidR="006B5A13">
        <w:t>(last draft)</w:t>
      </w:r>
      <w:r>
        <w:t>.</w:t>
      </w:r>
      <w:r w:rsidR="005936B0">
        <w:t xml:space="preserve"> </w:t>
      </w:r>
      <w:r w:rsidR="0033496B">
        <w:t>W</w:t>
      </w:r>
      <w:r w:rsidR="006B5A13">
        <w:t xml:space="preserve">e only </w:t>
      </w:r>
      <w:r w:rsidR="003E5576">
        <w:t>provided</w:t>
      </w:r>
      <w:r>
        <w:t xml:space="preserve"> formula 6 to introduce the traditional calculation method</w:t>
      </w:r>
      <w:r w:rsidR="006B5A13">
        <w:t xml:space="preserve"> and w</w:t>
      </w:r>
      <w:r>
        <w:t>e did not use headway and its standard variance in our calculation. This is one of motivation to use the high-resolution data without major s</w:t>
      </w:r>
      <w:r w:rsidRPr="00AA3E12">
        <w:t>tochastic</w:t>
      </w:r>
      <w:r>
        <w:t xml:space="preserve"> assumptions. The actual formula we were using is formula 7</w:t>
      </w:r>
      <w:r w:rsidR="005936B0">
        <w:t xml:space="preserve"> (</w:t>
      </w:r>
      <w:r w:rsidR="00754E48">
        <w:t xml:space="preserve">last draft, </w:t>
      </w:r>
      <w:r w:rsidR="005936B0">
        <w:t xml:space="preserve">formula </w:t>
      </w:r>
      <w:r w:rsidR="007002D1">
        <w:t>2 in current draft</w:t>
      </w:r>
      <w:r w:rsidR="005936B0">
        <w:t>)</w:t>
      </w:r>
      <w:r>
        <w:t xml:space="preserve">: we will find the bus before the targeted bus and produce the average of the two buses’ time. </w:t>
      </w:r>
      <w:r w:rsidR="0033496B">
        <w:t>Therefore, in this draft, we delete the former formula 6</w:t>
      </w:r>
      <w:r w:rsidR="007A6C32">
        <w:t xml:space="preserve"> to avoid further confusion</w:t>
      </w:r>
      <w:r w:rsidR="00E97533">
        <w:t>s</w:t>
      </w:r>
      <w:r w:rsidR="0033496B">
        <w:t>.</w:t>
      </w:r>
    </w:p>
    <w:p w14:paraId="3C2ADCF3" w14:textId="77777777" w:rsidR="00FA156A" w:rsidRPr="009F7022" w:rsidRDefault="00FA156A" w:rsidP="007F1FDD">
      <w:pPr>
        <w:pStyle w:val="xmsonormal"/>
      </w:pPr>
    </w:p>
    <w:p w14:paraId="536B2C72" w14:textId="77777777" w:rsidR="009F7022" w:rsidRPr="009F7022" w:rsidRDefault="009F7022" w:rsidP="007F1FDD">
      <w:pPr>
        <w:pStyle w:val="xmsonormal"/>
        <w:numPr>
          <w:ilvl w:val="1"/>
          <w:numId w:val="1"/>
        </w:numPr>
      </w:pPr>
      <w:r w:rsidRPr="009F7022">
        <w:t>Page 3, Equation 5</w:t>
      </w:r>
    </w:p>
    <w:p w14:paraId="5194E6E8" w14:textId="77777777"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14:paraId="586B35C9" w14:textId="77D488E9" w:rsidR="005342DD" w:rsidRDefault="005342DD" w:rsidP="007F1FDD">
      <w:pPr>
        <w:pStyle w:val="xmsonormal"/>
      </w:pPr>
      <w:r>
        <w:t xml:space="preserve">Thanks for pointing this out. </w:t>
      </w:r>
      <w:r w:rsidR="00716120">
        <w:t>W</w:t>
      </w:r>
      <w:r>
        <w:t xml:space="preserve">e </w:t>
      </w:r>
      <w:r w:rsidR="008B681D">
        <w:t xml:space="preserve">did </w:t>
      </w:r>
      <w:r>
        <w:t xml:space="preserve">not assume that buses </w:t>
      </w:r>
      <w:r w:rsidR="00715867">
        <w:t>never run “h</w:t>
      </w:r>
      <w:r>
        <w:t xml:space="preserve">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xml:space="preserve">. From table 2 </w:t>
      </w:r>
      <w:r w:rsidR="00795CB8">
        <w:t xml:space="preserve">(last draft, table 1 in </w:t>
      </w:r>
      <w:r w:rsidR="00795CB8">
        <w:lastRenderedPageBreak/>
        <w:t xml:space="preserve">current draft) </w:t>
      </w:r>
      <w:r>
        <w:t>in the main text, we can see that the mean of schedule tactic’s risk of missing bus is 6.28%. If we assume</w:t>
      </w:r>
      <w:r w:rsidR="001F1097">
        <w:t>d</w:t>
      </w:r>
      <w:r>
        <w:t xml:space="preserve"> no buses </w:t>
      </w:r>
      <w:r w:rsidR="00EF152E">
        <w:t>would</w:t>
      </w:r>
      <w:r>
        <w:t xml:space="preserve"> run “hot”, the number will be 0.</w:t>
      </w:r>
      <w:r w:rsidR="00B32E8E">
        <w:t xml:space="preserve"> </w:t>
      </w:r>
    </w:p>
    <w:p w14:paraId="3AD53005" w14:textId="77777777" w:rsidR="00CD061F"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 such as WMATA in Seattle (less than 2 minutes earlier than the schedule)</w:t>
      </w:r>
      <w:r w:rsidR="00DD054B">
        <w:t xml:space="preserve">. </w:t>
      </w:r>
    </w:p>
    <w:p w14:paraId="23FB4241" w14:textId="6F4A7815" w:rsidR="005342DD" w:rsidRDefault="00DD054B" w:rsidP="007F1FDD">
      <w:pPr>
        <w:pStyle w:val="xmsonormal"/>
        <w:ind w:firstLine="720"/>
      </w:pPr>
      <w:r>
        <w:t xml:space="preserve">However, this fact does not affect the authenticity of the proposed methods or conclusions since we did not assume that buses never run hot in our calculation as we explain in the last paragraph. </w:t>
      </w:r>
      <w:r w:rsidR="008F4EFB">
        <w:t xml:space="preserve">We also discuss the issue in comment 1.9 about the transferability of this conclusion.  </w:t>
      </w:r>
    </w:p>
    <w:p w14:paraId="7929701B" w14:textId="77777777" w:rsidR="001A0304" w:rsidRPr="009F7022" w:rsidRDefault="001A0304" w:rsidP="007F1FDD">
      <w:pPr>
        <w:pStyle w:val="xmsonormal"/>
      </w:pPr>
    </w:p>
    <w:p w14:paraId="45BEBA5D" w14:textId="77777777" w:rsidR="009F7022" w:rsidRPr="009F7022" w:rsidRDefault="009F7022" w:rsidP="007F1FDD">
      <w:pPr>
        <w:pStyle w:val="xmsonormal"/>
        <w:numPr>
          <w:ilvl w:val="1"/>
          <w:numId w:val="1"/>
        </w:numPr>
      </w:pPr>
      <w:r w:rsidRPr="009F7022">
        <w:t>Page 11, Figure 3</w:t>
      </w:r>
    </w:p>
    <w:p w14:paraId="410053AF" w14:textId="77777777" w:rsidR="009F7022" w:rsidRDefault="009F7022" w:rsidP="007F1FDD">
      <w:pPr>
        <w:pStyle w:val="xmsonormal"/>
      </w:pPr>
      <w:r w:rsidRPr="009F7022">
        <w:t>- What data was used to create the visualization shown in Figure 3?</w:t>
      </w:r>
    </w:p>
    <w:p w14:paraId="75F9C516" w14:textId="175636E4" w:rsidR="00C076EA" w:rsidRDefault="008B681D" w:rsidP="005206F3">
      <w:pPr>
        <w:pStyle w:val="xmsonormal"/>
      </w:pPr>
      <w:r>
        <w:t>We implemented the empirical tactic of different memory and calculate</w:t>
      </w:r>
      <w:r w:rsidR="000A7D23">
        <w:t>d</w:t>
      </w:r>
      <w:r>
        <w:t xml:space="preserve"> the performance based on the same GTFS-APC data we collected. We did not use an external data source or reference. </w:t>
      </w:r>
      <w:r w:rsidR="005206F3">
        <w:t xml:space="preserve">However, because we remove empirical tactic completely from the paper, the figure 3 is also removed. </w:t>
      </w:r>
      <w:r w:rsidR="00CF5874">
        <w:t xml:space="preserve"> </w:t>
      </w:r>
    </w:p>
    <w:p w14:paraId="0A0AD03C" w14:textId="77777777" w:rsidR="008B681D" w:rsidRPr="009F7022" w:rsidRDefault="008B681D" w:rsidP="007F1FDD">
      <w:pPr>
        <w:pStyle w:val="xmsonormal"/>
      </w:pPr>
    </w:p>
    <w:p w14:paraId="5BE34F5C" w14:textId="77777777" w:rsidR="009F7022" w:rsidRPr="009F7022" w:rsidRDefault="009F7022" w:rsidP="007F1FDD">
      <w:pPr>
        <w:pStyle w:val="xmsonormal"/>
        <w:numPr>
          <w:ilvl w:val="1"/>
          <w:numId w:val="1"/>
        </w:numPr>
      </w:pPr>
      <w:r w:rsidRPr="009F7022">
        <w:t>Page 13, Equation 9</w:t>
      </w:r>
    </w:p>
    <w:p w14:paraId="3A6853CA" w14:textId="77777777"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14:paraId="4F633E47" w14:textId="77777777" w:rsidR="00C076EA" w:rsidRDefault="00FB3C18" w:rsidP="007F1FDD">
      <w:pPr>
        <w:pStyle w:val="xmsonormal"/>
      </w:pPr>
      <w:r>
        <w:t xml:space="preserve">Per reviewer 1’s suggestion, we delete this part </w:t>
      </w:r>
      <w:r w:rsidR="00461006">
        <w:t xml:space="preserve">in the main text and move it to the appendix </w:t>
      </w:r>
      <w:r>
        <w:t>because it is less relevant to the conclusion of this paper.</w:t>
      </w:r>
      <w:r w:rsidR="00461006">
        <w:t xml:space="preserve"> Please find the same response</w:t>
      </w:r>
      <w:r w:rsidR="00A8059D">
        <w:t xml:space="preserve"> in the appendix 3.</w:t>
      </w:r>
    </w:p>
    <w:p w14:paraId="2D591817" w14:textId="1E5BD6E4"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r w:rsidR="007B1F22">
        <w:t xml:space="preserve"> similar to </w:t>
      </w:r>
      <w:r w:rsidR="007B1F22">
        <w:fldChar w:fldCharType="begin" w:fldLock="1"/>
      </w:r>
      <w:r w:rsidR="00667289">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a)","plainTextFormattedCitation":"(Cats and Loutos 2016a)","previouslyFormattedCitation":"(Cats and Loutos 2016a)"},"properties":{"noteIndex":0},"schema":"https://github.com/citation-style-language/schema/raw/master/csl-citation.json"}</w:instrText>
      </w:r>
      <w:r w:rsidR="007B1F22">
        <w:fldChar w:fldCharType="separate"/>
      </w:r>
      <w:r w:rsidR="007B1F22" w:rsidRPr="007B1F22">
        <w:rPr>
          <w:noProof/>
        </w:rPr>
        <w:t xml:space="preserve">Cats and Loutos </w:t>
      </w:r>
      <w:r w:rsidR="007B1F22">
        <w:rPr>
          <w:noProof/>
        </w:rPr>
        <w:t>(</w:t>
      </w:r>
      <w:r w:rsidR="007B1F22" w:rsidRPr="007B1F22">
        <w:rPr>
          <w:noProof/>
        </w:rPr>
        <w:t>2016a)</w:t>
      </w:r>
      <w:r w:rsidR="007B1F22">
        <w:fldChar w:fldCharType="end"/>
      </w:r>
      <w:r w:rsidR="00461006" w:rsidRPr="00575B4B">
        <w:t>:</w:t>
      </w:r>
    </w:p>
    <w:tbl>
      <w:tblPr>
        <w:tblW w:w="5000" w:type="pct"/>
        <w:jc w:val="center"/>
        <w:tblLook w:val="04A0" w:firstRow="1" w:lastRow="0" w:firstColumn="1" w:lastColumn="0" w:noHBand="0" w:noVBand="1"/>
      </w:tblPr>
      <w:tblGrid>
        <w:gridCol w:w="478"/>
        <w:gridCol w:w="8358"/>
        <w:gridCol w:w="524"/>
      </w:tblGrid>
      <w:tr w:rsidR="00461006" w:rsidRPr="00575B4B" w14:paraId="7D3C1FB0" w14:textId="77777777" w:rsidTr="000C04D7">
        <w:trPr>
          <w:trHeight w:val="747"/>
          <w:jc w:val="center"/>
        </w:trPr>
        <w:tc>
          <w:tcPr>
            <w:tcW w:w="255" w:type="pct"/>
            <w:vAlign w:val="center"/>
          </w:tcPr>
          <w:p w14:paraId="4DFDEC38" w14:textId="77777777" w:rsidR="00461006" w:rsidRPr="00F34F89" w:rsidRDefault="00461006" w:rsidP="00F34F89">
            <w:pPr>
              <w:pStyle w:val="xmsonormal"/>
            </w:pPr>
          </w:p>
        </w:tc>
        <w:tc>
          <w:tcPr>
            <w:tcW w:w="4465" w:type="pct"/>
            <w:vAlign w:val="center"/>
            <w:hideMark/>
          </w:tcPr>
          <w:p w14:paraId="215BED39" w14:textId="66EA9D0E" w:rsidR="00461006" w:rsidRPr="00575B4B" w:rsidRDefault="00E90089" w:rsidP="00F34F89">
            <w:pPr>
              <w:pStyle w:val="xmsonormal"/>
            </w:pPr>
            <m:oMathPara>
              <m:oMath>
                <m:sSup>
                  <m:sSupPr>
                    <m:ctrlPr>
                      <w:rPr>
                        <w:rFonts w:ascii="Cambria Math" w:hAnsi="Cambria Math"/>
                        <w:i/>
                      </w:rPr>
                    </m:ctrlPr>
                  </m:sSupPr>
                  <m:e>
                    <m:r>
                      <w:rPr>
                        <w:rFonts w:ascii="Cambria Math" w:hAnsi="Cambria Math"/>
                      </w:rPr>
                      <m:t>w</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τ=</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t+δt</m:t>
                    </m:r>
                  </m:e>
                </m:d>
                <m:r>
                  <w:rPr>
                    <w:rFonts w:ascii="Cambria Math" w:hAnsi="Cambria Math"/>
                  </w:rPr>
                  <m:t>-(t+δt)</m:t>
                </m:r>
              </m:oMath>
            </m:oMathPara>
          </w:p>
        </w:tc>
        <w:tc>
          <w:tcPr>
            <w:tcW w:w="280" w:type="pct"/>
            <w:vAlign w:val="center"/>
            <w:hideMark/>
          </w:tcPr>
          <w:p w14:paraId="5EA8651E" w14:textId="77777777" w:rsidR="00461006" w:rsidRPr="00575B4B" w:rsidRDefault="00461006" w:rsidP="00F34F89">
            <w:pPr>
              <w:pStyle w:val="xmsonormal"/>
            </w:pPr>
            <w:bookmarkStart w:id="3" w:name="_Ref18179686"/>
            <w:r w:rsidRPr="00F34F89">
              <w:t>(</w:t>
            </w:r>
            <w:fldSimple w:instr=" SEQ Equation \* ARABIC ">
              <w:r w:rsidR="00F34F89">
                <w:t>4</w:t>
              </w:r>
            </w:fldSimple>
            <w:bookmarkEnd w:id="3"/>
            <w:r w:rsidRPr="00F34F89">
              <w:t>)</w:t>
            </w:r>
          </w:p>
        </w:tc>
      </w:tr>
    </w:tbl>
    <w:p w14:paraId="0698A371" w14:textId="3DC46223" w:rsidR="00461006" w:rsidRDefault="00461006" w:rsidP="00F34F89">
      <w:pPr>
        <w:pStyle w:val="xmsonormal"/>
      </w:pPr>
      <w:r w:rsidRPr="00575B4B">
        <w:lastRenderedPageBreak/>
        <w:t xml:space="preserve">where: </w:t>
      </w:r>
      <w:r w:rsidR="002B2D43">
        <w:t>π</w:t>
      </w:r>
      <w:r w:rsidR="00887FC5">
        <w:rPr>
          <w:vertAlign w:val="superscript"/>
        </w:rPr>
        <w:t>p</w:t>
      </w:r>
      <w:r w:rsidR="002B2D43">
        <w:t>(τ</w:t>
      </w:r>
      <w:r>
        <w:t xml:space="preserve">) </w:t>
      </w:r>
      <w:r w:rsidRPr="00575B4B">
        <w:t>is the</w:t>
      </w:r>
      <w:r>
        <w:t xml:space="preserve"> estimated time of departure, which depends on</w:t>
      </w:r>
      <w:r w:rsidR="000C4F6A">
        <w:t xml:space="preserve"> the </w:t>
      </w:r>
      <w:r w:rsidR="001C7F5F">
        <w:t xml:space="preserve">expected </w:t>
      </w:r>
      <w:r w:rsidR="000C4F6A">
        <w:t>arrival time</w:t>
      </w:r>
      <w:r w:rsidRPr="00575B4B">
        <w:t xml:space="preserve">, </w:t>
      </w:r>
      <w:r w:rsidR="001C7F5F">
        <w:t>τ</w:t>
      </w:r>
      <w:r w:rsidRPr="00575B4B">
        <w:t xml:space="preserve"> is the user’s arrival time at the stop,</w:t>
      </w:r>
      <w:r>
        <w:t xml:space="preserve"> t</w:t>
      </w:r>
      <w:r w:rsidRPr="00575B4B">
        <w:t xml:space="preserve"> is PT strategy’s </w:t>
      </w:r>
      <w:r>
        <w:t>home departure time</w:t>
      </w:r>
      <w:r w:rsidRPr="00575B4B">
        <w:t xml:space="preserve">, and </w:t>
      </w:r>
      <w:proofErr w:type="spellStart"/>
      <w:r>
        <w:t>δt</w:t>
      </w:r>
      <w:proofErr w:type="spellEnd"/>
      <w:r w:rsidRPr="00575B4B">
        <w:t xml:space="preserve"> is the walking time.</w:t>
      </w:r>
      <w:r w:rsidR="00F643EA">
        <w:t xml:space="preserve"> </w:t>
      </w:r>
      <w:r>
        <w:t xml:space="preserve">Then, consider the home departure time of prudent tactic </w:t>
      </w:r>
      <w:r w:rsidR="0008796F">
        <w:t xml:space="preserve">(also </w:t>
      </w:r>
      <w:r>
        <w:t>in Equation (</w:t>
      </w:r>
      <w:r w:rsidR="00857EAD">
        <w:t>5</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14:paraId="1DB70242" w14:textId="77777777" w:rsidTr="000C04D7">
        <w:trPr>
          <w:trHeight w:val="580"/>
          <w:jc w:val="center"/>
        </w:trPr>
        <w:tc>
          <w:tcPr>
            <w:tcW w:w="256" w:type="pct"/>
            <w:vAlign w:val="center"/>
          </w:tcPr>
          <w:p w14:paraId="28C2ED4F" w14:textId="77777777" w:rsidR="00461006" w:rsidRPr="00F34F89" w:rsidRDefault="00461006" w:rsidP="00F34F89">
            <w:pPr>
              <w:pStyle w:val="xmsonormal"/>
            </w:pPr>
          </w:p>
        </w:tc>
        <w:tc>
          <w:tcPr>
            <w:tcW w:w="4463" w:type="pct"/>
            <w:vAlign w:val="center"/>
            <w:hideMark/>
          </w:tcPr>
          <w:p w14:paraId="5916BF92" w14:textId="77777777"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58C03601" w14:textId="736F7EDB" w:rsidR="00A33855" w:rsidRDefault="00A33855" w:rsidP="00A33855">
            <w:pPr>
              <w:rPr>
                <w:rFonts w:eastAsia="Yu Mincho"/>
              </w:rPr>
            </w:pPr>
            <w:r>
              <w:rPr>
                <w:rFonts w:eastAsia="Yu Mincho"/>
                <w:b/>
              </w:rPr>
              <w:t xml:space="preserve">      if </w:t>
            </w:r>
            <m:oMath>
              <m:r>
                <w:rPr>
                  <w:rFonts w:ascii="Cambria Math" w:hAnsi="Cambria Math"/>
                </w:rPr>
                <m:t>t'+δt+IB≥</m:t>
              </m:r>
              <m:sSup>
                <m:sSupPr>
                  <m:ctrlPr>
                    <w:rPr>
                      <w:rFonts w:ascii="Cambria Math" w:hAnsi="Cambria Math"/>
                      <w:i/>
                    </w:rPr>
                  </m:ctrlPr>
                </m:sSupPr>
                <m:e>
                  <m:r>
                    <w:rPr>
                      <w:rFonts w:ascii="Cambria Math" w:hAnsi="Cambria Math"/>
                    </w:rPr>
                    <m:t>π</m:t>
                  </m:r>
                </m:e>
                <m:sup>
                  <m:r>
                    <w:rPr>
                      <w:rFonts w:ascii="Cambria Math" w:hAnsi="Cambria Math"/>
                    </w:rPr>
                    <m:t>p</m:t>
                  </m:r>
                </m:sup>
              </m:sSup>
            </m:oMath>
          </w:p>
          <w:p w14:paraId="60E4A8C4" w14:textId="5036CDD3"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t'</m:t>
              </m:r>
            </m:oMath>
          </w:p>
          <w:p w14:paraId="3F2B5054" w14:textId="77777777" w:rsidR="00A33855" w:rsidRDefault="00A33855" w:rsidP="00A33855">
            <w:pPr>
              <w:rPr>
                <w:rFonts w:eastAsia="Yu Mincho"/>
                <w:b/>
              </w:rPr>
            </w:pPr>
            <w:r>
              <w:rPr>
                <w:rFonts w:eastAsia="Yu Mincho"/>
              </w:rPr>
              <w:t xml:space="preserve">      </w:t>
            </w:r>
            <w:r w:rsidRPr="00C67C7D">
              <w:rPr>
                <w:rFonts w:eastAsia="Yu Mincho"/>
                <w:b/>
              </w:rPr>
              <w:t>else</w:t>
            </w:r>
          </w:p>
          <w:p w14:paraId="7BB57A48" w14:textId="77777777" w:rsidR="00461006" w:rsidRDefault="00A33855" w:rsidP="00A33855">
            <w:r>
              <w:rPr>
                <w:rFonts w:eastAsia="Yu Mincho"/>
              </w:rPr>
              <w:t xml:space="preserve">            wait until next update</w:t>
            </w:r>
          </w:p>
        </w:tc>
        <w:tc>
          <w:tcPr>
            <w:tcW w:w="280" w:type="pct"/>
            <w:vAlign w:val="center"/>
            <w:hideMark/>
          </w:tcPr>
          <w:p w14:paraId="7C211F34" w14:textId="226EA81C" w:rsidR="00461006" w:rsidRPr="00F34F89" w:rsidRDefault="00461006" w:rsidP="00F34F89">
            <w:pPr>
              <w:pStyle w:val="xmsonormal"/>
            </w:pPr>
            <w:bookmarkStart w:id="4" w:name="_Ref9177069"/>
            <w:r w:rsidRPr="00F34F89">
              <w:t>(</w:t>
            </w:r>
            <w:fldSimple w:instr=" SEQ Equation \* ARABIC ">
              <w:r w:rsidR="00857EAD">
                <w:rPr>
                  <w:noProof/>
                </w:rPr>
                <w:t>5</w:t>
              </w:r>
            </w:fldSimple>
            <w:r w:rsidRPr="00F34F89">
              <w:t>)</w:t>
            </w:r>
            <w:bookmarkEnd w:id="4"/>
          </w:p>
        </w:tc>
      </w:tr>
    </w:tbl>
    <w:p w14:paraId="10DE54E7" w14:textId="77777777"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14:paraId="52012D60" w14:textId="77777777" w:rsidTr="000C04D7">
        <w:trPr>
          <w:trHeight w:val="580"/>
          <w:jc w:val="center"/>
        </w:trPr>
        <w:tc>
          <w:tcPr>
            <w:tcW w:w="256" w:type="pct"/>
            <w:vAlign w:val="center"/>
          </w:tcPr>
          <w:p w14:paraId="3C6BDADD" w14:textId="77777777" w:rsidR="00461006" w:rsidRPr="00F34F89" w:rsidRDefault="00461006" w:rsidP="00F34F89">
            <w:pPr>
              <w:pStyle w:val="xmsonormal"/>
            </w:pPr>
          </w:p>
        </w:tc>
        <w:tc>
          <w:tcPr>
            <w:tcW w:w="4463" w:type="pct"/>
            <w:vAlign w:val="center"/>
            <w:hideMark/>
          </w:tcPr>
          <w:p w14:paraId="10B82BED" w14:textId="5D485F88" w:rsidR="00461006" w:rsidRDefault="00461006" w:rsidP="00511983">
            <w:pPr>
              <w:pStyle w:val="xmsonormal"/>
            </w:pPr>
            <m:oMathPara>
              <m:oMath>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oMath>
            </m:oMathPara>
          </w:p>
        </w:tc>
        <w:tc>
          <w:tcPr>
            <w:tcW w:w="280" w:type="pct"/>
            <w:vAlign w:val="center"/>
            <w:hideMark/>
          </w:tcPr>
          <w:p w14:paraId="0479DC32" w14:textId="470B7EA3" w:rsidR="00461006" w:rsidRPr="00F34F89" w:rsidRDefault="00461006" w:rsidP="00F34F89">
            <w:pPr>
              <w:pStyle w:val="xmsonormal"/>
            </w:pPr>
            <w:r w:rsidRPr="00F34F89">
              <w:t>(</w:t>
            </w:r>
            <w:fldSimple w:instr=" SEQ Equation \* ARABIC ">
              <w:r w:rsidR="00857EAD">
                <w:rPr>
                  <w:noProof/>
                </w:rPr>
                <w:t>6</w:t>
              </w:r>
            </w:fldSimple>
            <w:r w:rsidRPr="00F34F89">
              <w:t>)</w:t>
            </w:r>
          </w:p>
        </w:tc>
      </w:tr>
    </w:tbl>
    <w:p w14:paraId="12369318" w14:textId="738C8AE0" w:rsidR="00461006" w:rsidRDefault="00461006" w:rsidP="00F34F89">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00857EAD" w:rsidRPr="00F34F89">
        <w:t>(</w:t>
      </w:r>
      <w:r w:rsidR="00857EAD">
        <w:t>4</w:t>
      </w:r>
      <w:r>
        <w:fldChar w:fldCharType="end"/>
      </w:r>
      <w:r>
        <w:t xml:space="preserve">) and substitute </w:t>
      </w:r>
      <w:r w:rsidR="00FB0BE9">
        <w:t>π</w:t>
      </w:r>
      <w:r w:rsidR="00FB0BE9">
        <w:rPr>
          <w:vertAlign w:val="superscript"/>
        </w:rPr>
        <w:t>p</w:t>
      </w:r>
      <w:r w:rsidR="00E25864">
        <w:t xml:space="preserve"> with expected waiting time </w:t>
      </w:r>
      <w:proofErr w:type="spellStart"/>
      <w:proofErr w:type="gramStart"/>
      <w:r w:rsidR="00E25864">
        <w:t>w</w:t>
      </w:r>
      <w:r w:rsidR="00E25864">
        <w:rPr>
          <w:vertAlign w:val="superscript"/>
        </w:rPr>
        <w:t>p</w:t>
      </w:r>
      <w:proofErr w:type="spellEnd"/>
      <w:proofErr w:type="gramEnd"/>
      <w:r>
        <w:t xml:space="preserve"> plus u</w:t>
      </w:r>
      <w:r w:rsidR="00E90089">
        <w:t>ser’s arrival time at the stop τ</w:t>
      </w:r>
      <w:r>
        <w:t>:</w:t>
      </w:r>
      <w:bookmarkStart w:id="5" w:name="_GoBack"/>
      <w:bookmarkEnd w:id="5"/>
    </w:p>
    <w:tbl>
      <w:tblPr>
        <w:tblW w:w="4950" w:type="pct"/>
        <w:jc w:val="center"/>
        <w:tblLook w:val="04A0" w:firstRow="1" w:lastRow="0" w:firstColumn="1" w:lastColumn="0" w:noHBand="0" w:noVBand="1"/>
      </w:tblPr>
      <w:tblGrid>
        <w:gridCol w:w="474"/>
        <w:gridCol w:w="8273"/>
        <w:gridCol w:w="519"/>
      </w:tblGrid>
      <w:tr w:rsidR="00461006" w14:paraId="4783B82F" w14:textId="77777777" w:rsidTr="000C04D7">
        <w:trPr>
          <w:trHeight w:val="580"/>
          <w:jc w:val="center"/>
        </w:trPr>
        <w:tc>
          <w:tcPr>
            <w:tcW w:w="256" w:type="pct"/>
            <w:vAlign w:val="center"/>
          </w:tcPr>
          <w:p w14:paraId="52B5C3AE" w14:textId="77777777" w:rsidR="00461006" w:rsidRPr="00F34F89" w:rsidRDefault="00461006" w:rsidP="00F34F89">
            <w:pPr>
              <w:pStyle w:val="xmsonormal"/>
            </w:pPr>
          </w:p>
        </w:tc>
        <w:tc>
          <w:tcPr>
            <w:tcW w:w="4463" w:type="pct"/>
            <w:vAlign w:val="center"/>
            <w:hideMark/>
          </w:tcPr>
          <w:p w14:paraId="2220BA63" w14:textId="2C6A52F4" w:rsidR="00461006" w:rsidRDefault="00461006" w:rsidP="00EF3270">
            <w:pPr>
              <w:pStyle w:val="xmsonormal"/>
            </w:pPr>
            <m:oMathPara>
              <m:oMath>
                <m:r>
                  <w:rPr>
                    <w:rFonts w:ascii="Cambria Math" w:hAnsi="Cambria Math"/>
                  </w:rPr>
                  <m:t>t</m:t>
                </m:r>
                <m:r>
                  <m:rPr>
                    <m:sty m:val="p"/>
                  </m:rPr>
                  <w:rPr>
                    <w:rFonts w:ascii="Cambria Math" w:hAnsi="Cambria Math"/>
                  </w:rPr>
                  <m:t>+</m:t>
                </m:r>
                <m:r>
                  <w:rPr>
                    <w:rFonts w:ascii="Cambria Math" w:hAnsi="Cambria Math"/>
                  </w:rPr>
                  <m:t>δt</m:t>
                </m:r>
                <m:r>
                  <m:rPr>
                    <m:sty m:val="p"/>
                  </m:rPr>
                  <w:rPr>
                    <w:rFonts w:ascii="Cambria Math" w:hAnsi="Cambria Math"/>
                  </w:rPr>
                  <m: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τ=</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oMath>
            </m:oMathPara>
          </w:p>
        </w:tc>
        <w:tc>
          <w:tcPr>
            <w:tcW w:w="280" w:type="pct"/>
            <w:vAlign w:val="center"/>
            <w:hideMark/>
          </w:tcPr>
          <w:p w14:paraId="5C9B2913" w14:textId="0D67236A" w:rsidR="00461006" w:rsidRPr="00F34F89" w:rsidRDefault="00461006" w:rsidP="00F34F89">
            <w:pPr>
              <w:pStyle w:val="xmsonormal"/>
            </w:pPr>
            <w:r w:rsidRPr="00F34F89">
              <w:t>(</w:t>
            </w:r>
            <w:fldSimple w:instr=" SEQ Equation \* ARABIC ">
              <w:r w:rsidR="00857EAD">
                <w:rPr>
                  <w:noProof/>
                </w:rPr>
                <w:t>7</w:t>
              </w:r>
            </w:fldSimple>
            <w:r w:rsidRPr="00F34F89">
              <w:t>)</w:t>
            </w:r>
          </w:p>
        </w:tc>
      </w:tr>
    </w:tbl>
    <w:p w14:paraId="233DCDB3" w14:textId="493D5A41" w:rsidR="00FB3C18" w:rsidRDefault="00461006" w:rsidP="007F1FDD">
      <w:pPr>
        <w:pStyle w:val="xmsonormal"/>
      </w:pPr>
      <w:r>
        <w:t>W</w:t>
      </w:r>
      <w:r w:rsidRPr="00575B4B">
        <w:t>e have</w:t>
      </w:r>
      <w:proofErr w:type="gramStart"/>
      <w:r w:rsidRPr="00575B4B">
        <w:t xml:space="preserve">: </w:t>
      </w:r>
      <w:proofErr w:type="gramEnd"/>
      <m:oMath>
        <m:r>
          <w:rPr>
            <w:rFonts w:ascii="Cambria Math" w:hAnsi="Cambria Math"/>
          </w:rPr>
          <m:t>IB</m:t>
        </m:r>
        <m:r>
          <m:rPr>
            <m:sty m:val="p"/>
          </m:rP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oMath>
      <w:r w:rsidRPr="00F34F89">
        <w:t>.</w:t>
      </w:r>
      <w:r w:rsidRPr="00575B4B">
        <w:t xml:space="preserve"> </w:t>
      </w:r>
      <w:r>
        <w:t>Therefore, f</w:t>
      </w:r>
      <w:r w:rsidRPr="00575B4B">
        <w:t>or PT family, insurance buffer should be at least equal to the expected waiting time.</w:t>
      </w:r>
    </w:p>
    <w:p w14:paraId="150911B7" w14:textId="77777777" w:rsidR="00FB3C18" w:rsidRPr="009F7022" w:rsidRDefault="00FB3C18" w:rsidP="007F1FDD">
      <w:pPr>
        <w:pStyle w:val="xmsonormal"/>
      </w:pPr>
    </w:p>
    <w:p w14:paraId="17F94A1D" w14:textId="77777777" w:rsidR="009F7022" w:rsidRPr="009F7022" w:rsidRDefault="009F7022" w:rsidP="007F1FDD">
      <w:pPr>
        <w:pStyle w:val="xmsonormal"/>
        <w:numPr>
          <w:ilvl w:val="1"/>
          <w:numId w:val="1"/>
        </w:numPr>
      </w:pPr>
      <w:r w:rsidRPr="009F7022">
        <w:t>Page 14, Last 2 Paragraphs</w:t>
      </w:r>
    </w:p>
    <w:p w14:paraId="519CE997" w14:textId="77777777" w:rsidR="009F7022" w:rsidRDefault="009F7022" w:rsidP="007F1FDD">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0BBA2265" w14:textId="77777777"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14:paraId="7EC63CAD" w14:textId="77777777"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14:paraId="1612BDB3" w14:textId="73930719"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w:t>
      </w:r>
      <w:proofErr w:type="spellStart"/>
      <w:r w:rsidR="00FD2A83" w:rsidRPr="00013F9D">
        <w:t>optimal’s</w:t>
      </w:r>
      <w:proofErr w:type="spellEnd"/>
      <w:r w:rsidR="00FD2A83" w:rsidRPr="00013F9D">
        <w:t xml:space="preserve"> waiting time.</w:t>
      </w:r>
      <w:r w:rsidRPr="00013F9D">
        <w:t xml:space="preserve"> We </w:t>
      </w:r>
      <w:r w:rsidRPr="00013F9D">
        <w:lastRenderedPageBreak/>
        <w:t xml:space="preserve">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w:t>
      </w:r>
      <w:r w:rsidR="00E54E87">
        <w:t xml:space="preserve">the </w:t>
      </w:r>
      <w:r w:rsidR="00042BB4" w:rsidRPr="00013F9D">
        <w:t xml:space="preserve">same </w:t>
      </w:r>
      <w:r w:rsidR="001F4535">
        <w:t>color scheme</w:t>
      </w:r>
      <w:r w:rsidR="008028AE" w:rsidRPr="00013F9D">
        <w:t>.</w:t>
      </w:r>
    </w:p>
    <w:p w14:paraId="68043173" w14:textId="5CE212E5"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r w:rsidR="00013F9D" w:rsidRPr="00B14FDA">
        <w:t xml:space="preserve"> in the section of</w:t>
      </w:r>
      <w:r w:rsidR="00D07341">
        <w:t xml:space="preserve"> 3.3.4</w:t>
      </w:r>
      <w:r w:rsidR="00E354BD">
        <w:t xml:space="preserve">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667289">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667289">
        <w:t>Picture 5</w:t>
      </w:r>
      <w:r w:rsidR="00013F9D" w:rsidRPr="00013F9D">
        <w:fldChar w:fldCharType="end"/>
      </w:r>
      <w:r w:rsidR="00013F9D">
        <w:t xml:space="preserve"> to the appendix for readers’ reference, since the representativeness of the selected route is an important and common question.</w:t>
      </w:r>
    </w:p>
    <w:p w14:paraId="03E9F62D" w14:textId="77777777" w:rsidR="00C967E1" w:rsidRDefault="00FB0BE9" w:rsidP="000814CC">
      <w:pPr>
        <w:pStyle w:val="xmsonormal"/>
      </w:pPr>
      <w:r>
        <w:rPr>
          <w:color w:val="7030A0"/>
        </w:rPr>
        <w:lastRenderedPageBreak/>
        <w:pict w14:anchorId="66794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3.8pt">
            <v:imagedata r:id="rId11" o:title="different_routes_1"/>
          </v:shape>
        </w:pict>
      </w:r>
    </w:p>
    <w:p w14:paraId="4195D751" w14:textId="77777777" w:rsidR="007540B1" w:rsidRDefault="00C967E1" w:rsidP="00C967E1">
      <w:pPr>
        <w:pStyle w:val="xmsonormal"/>
        <w:jc w:val="center"/>
      </w:pPr>
      <w:bookmarkStart w:id="6" w:name="_Ref42549448"/>
      <w:r>
        <w:t xml:space="preserve">Picture </w:t>
      </w:r>
      <w:fldSimple w:instr=" SEQ Picture \* ARABIC ">
        <w:r w:rsidR="003C7220">
          <w:rPr>
            <w:noProof/>
          </w:rPr>
          <w:t>4</w:t>
        </w:r>
      </w:fldSimple>
      <w:bookmarkEnd w:id="6"/>
      <w:r>
        <w:t xml:space="preserve">: </w:t>
      </w:r>
      <w:r w:rsidRPr="007B7B14">
        <w:t xml:space="preserve">Route 1, 2, and 5's PT </w:t>
      </w:r>
      <w:proofErr w:type="spellStart"/>
      <w:r w:rsidRPr="007B7B14">
        <w:t>optimal's</w:t>
      </w:r>
      <w:proofErr w:type="spellEnd"/>
      <w:r w:rsidRPr="007B7B14">
        <w:t xml:space="preserve"> waiting time and route map.</w:t>
      </w:r>
    </w:p>
    <w:p w14:paraId="2C721665" w14:textId="77777777" w:rsidR="007540B1" w:rsidRDefault="007540B1" w:rsidP="007F1FDD">
      <w:pPr>
        <w:pStyle w:val="xmsonormal"/>
        <w:rPr>
          <w:color w:val="7030A0"/>
        </w:rPr>
      </w:pPr>
    </w:p>
    <w:p w14:paraId="2FD1DD9C" w14:textId="77777777" w:rsidR="00C967E1" w:rsidRDefault="00FB0BE9" w:rsidP="00C967E1">
      <w:pPr>
        <w:pStyle w:val="xmsonormal"/>
        <w:keepNext/>
        <w:jc w:val="center"/>
      </w:pPr>
      <w:r>
        <w:rPr>
          <w:color w:val="7030A0"/>
        </w:rPr>
        <w:lastRenderedPageBreak/>
        <w:pict w14:anchorId="55D66771">
          <v:shape id="_x0000_i1026" type="#_x0000_t75" style="width:468pt;height:524.4pt">
            <v:imagedata r:id="rId12" o:title="different_routes_2"/>
          </v:shape>
        </w:pict>
      </w:r>
    </w:p>
    <w:p w14:paraId="212F7700" w14:textId="77777777" w:rsidR="0075440E" w:rsidRPr="00C967E1" w:rsidRDefault="00C967E1" w:rsidP="00C967E1">
      <w:pPr>
        <w:pStyle w:val="xmsonormal"/>
        <w:jc w:val="center"/>
      </w:pPr>
      <w:bookmarkStart w:id="7" w:name="_Ref42549450"/>
      <w:r>
        <w:t xml:space="preserve">Picture </w:t>
      </w:r>
      <w:fldSimple w:instr=" SEQ Picture \* ARABIC ">
        <w:r w:rsidR="003C7220">
          <w:rPr>
            <w:noProof/>
          </w:rPr>
          <w:t>5</w:t>
        </w:r>
      </w:fldSimple>
      <w:bookmarkEnd w:id="7"/>
      <w:r>
        <w:t xml:space="preserve">: </w:t>
      </w:r>
      <w:r w:rsidRPr="001C41F2">
        <w:t xml:space="preserve">Route 7, 8, and 10's PT </w:t>
      </w:r>
      <w:proofErr w:type="spellStart"/>
      <w:r w:rsidRPr="001C41F2">
        <w:t>optimal's</w:t>
      </w:r>
      <w:proofErr w:type="spellEnd"/>
      <w:r w:rsidRPr="001C41F2">
        <w:t xml:space="preserve"> waiting time and route map.</w:t>
      </w:r>
    </w:p>
    <w:p w14:paraId="34F4FFDC" w14:textId="77777777" w:rsidR="00271112" w:rsidRPr="009F7022" w:rsidRDefault="00271112" w:rsidP="007F1FDD">
      <w:pPr>
        <w:pStyle w:val="xmsonormal"/>
      </w:pPr>
    </w:p>
    <w:p w14:paraId="360871FD" w14:textId="77777777" w:rsidR="009F7022" w:rsidRPr="009F7022" w:rsidRDefault="009F7022" w:rsidP="007F1FDD">
      <w:pPr>
        <w:pStyle w:val="xmsonormal"/>
        <w:numPr>
          <w:ilvl w:val="1"/>
          <w:numId w:val="1"/>
        </w:numPr>
      </w:pPr>
      <w:r w:rsidRPr="009F7022">
        <w:t>Page 21, Figures 11 and 12</w:t>
      </w:r>
    </w:p>
    <w:p w14:paraId="7D09D34B" w14:textId="77777777"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7CFBE305" w14:textId="77777777" w:rsidR="00524488" w:rsidRDefault="008B681D" w:rsidP="007F1FDD">
      <w:pPr>
        <w:pStyle w:val="xmsonormal"/>
      </w:pPr>
      <w:r>
        <w:t xml:space="preserve">Yes, it is </w:t>
      </w:r>
      <w:r w:rsidR="005317BA">
        <w:t xml:space="preserve">surely </w:t>
      </w:r>
      <w:r>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the comment 2.1</w:t>
      </w:r>
      <w:r>
        <w:t>.</w:t>
      </w:r>
      <w:r w:rsidR="00CD36C2">
        <w:t xml:space="preserve"> </w:t>
      </w:r>
    </w:p>
    <w:p w14:paraId="664143E8" w14:textId="77777777" w:rsidR="005317BA" w:rsidRDefault="00CD36C2" w:rsidP="005317BA">
      <w:pPr>
        <w:pStyle w:val="xmsonormal"/>
        <w:ind w:firstLine="720"/>
      </w:pPr>
      <w:r>
        <w:t>As for the two major reasons that the reviewer suspected to be the primary reason of the bad performance of greedy tactic, 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14:paraId="70D6F651" w14:textId="77777777" w:rsidR="00F60F10" w:rsidRDefault="00F60F10" w:rsidP="005317BA">
      <w:pPr>
        <w:pStyle w:val="xmsonormal"/>
        <w:ind w:firstLine="720"/>
      </w:pPr>
      <w:r>
        <w:t xml:space="preserve">On the other hand, the poor performance of greedy tactic does not mean that real-time information is 100% 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 xml:space="preserve">analyses, we can make real-time information more useful for passengers in </w:t>
      </w:r>
      <w:r w:rsidR="000E57E9">
        <w:t xml:space="preserve">the </w:t>
      </w:r>
      <w:r w:rsidR="007C3DF4">
        <w:t>future.</w:t>
      </w:r>
    </w:p>
    <w:p w14:paraId="01B475DE" w14:textId="77777777" w:rsidR="00F60F10" w:rsidRDefault="00F60F10" w:rsidP="007F1FDD">
      <w:pPr>
        <w:pStyle w:val="xmsonormal"/>
      </w:pPr>
    </w:p>
    <w:p w14:paraId="031A839E" w14:textId="77777777" w:rsidR="007C3DF4" w:rsidRPr="009F7022" w:rsidRDefault="009F7022" w:rsidP="007F1FDD">
      <w:pPr>
        <w:pStyle w:val="xmsonormal"/>
        <w:numPr>
          <w:ilvl w:val="1"/>
          <w:numId w:val="1"/>
        </w:numPr>
      </w:pPr>
      <w:r w:rsidRPr="009F7022">
        <w:t>Page 22, Figure 13</w:t>
      </w:r>
    </w:p>
    <w:p w14:paraId="2B380032" w14:textId="77777777" w:rsidR="009F7022" w:rsidRDefault="009F7022" w:rsidP="007F1FDD">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14:paraId="1E6C46B1" w14:textId="77777777" w:rsidR="003D5729" w:rsidRDefault="003C7220" w:rsidP="007F1FDD">
      <w:pPr>
        <w:pStyle w:val="xmsonormal"/>
      </w:pPr>
      <w:r w:rsidRPr="00630B35">
        <w:t>This is a very important issue</w:t>
      </w:r>
      <w:r w:rsidR="00A83DD8">
        <w:t xml:space="preserve"> and we thank the reviewer for pointing it out</w:t>
      </w:r>
      <w:r w:rsidRPr="00630B35">
        <w:t xml:space="preserve">. We add the analysis and discussion about </w:t>
      </w:r>
      <w:proofErr w:type="spellStart"/>
      <w:r w:rsidRPr="00630B35">
        <w:t>timepoints</w:t>
      </w:r>
      <w:proofErr w:type="spellEnd"/>
      <w:r w:rsidRPr="00630B35">
        <w:t xml:space="preserve"> in section</w:t>
      </w:r>
      <w:r w:rsidR="00630B35">
        <w:t xml:space="preserve"> </w:t>
      </w:r>
      <w:r w:rsidR="006469B4">
        <w:t>4.3.2</w:t>
      </w:r>
      <w:r w:rsidR="00630B35">
        <w:t xml:space="preserve">. </w:t>
      </w:r>
      <w:r w:rsidR="00630B35">
        <w:fldChar w:fldCharType="begin"/>
      </w:r>
      <w:r w:rsidR="00630B35">
        <w:instrText xml:space="preserve"> REF _Ref43369292 \h </w:instrText>
      </w:r>
      <w:r w:rsidR="00630B35">
        <w:fldChar w:fldCharType="separate"/>
      </w:r>
      <w:r w:rsidR="00630B35">
        <w:t>Picture 6</w:t>
      </w:r>
      <w:r w:rsidR="00630B35">
        <w:fldChar w:fldCharType="end"/>
      </w:r>
      <w:r w:rsidR="00035D17">
        <w:t xml:space="preserve">, </w:t>
      </w:r>
      <w:r w:rsidR="00035D17">
        <w:fldChar w:fldCharType="begin"/>
      </w:r>
      <w:r w:rsidR="00035D17">
        <w:instrText xml:space="preserve"> REF _Ref43369292 \h </w:instrText>
      </w:r>
      <w:r w:rsidR="00035D17">
        <w:fldChar w:fldCharType="separate"/>
      </w:r>
      <w:r w:rsidR="00035D17">
        <w:t xml:space="preserve">Picture </w:t>
      </w:r>
      <w:r w:rsidR="00035D17">
        <w:rPr>
          <w:noProof/>
        </w:rPr>
        <w:t>7</w:t>
      </w:r>
      <w:r w:rsidR="00035D17">
        <w:fldChar w:fldCharType="end"/>
      </w:r>
      <w:r w:rsidR="00035D17">
        <w:t xml:space="preserve">, and </w:t>
      </w:r>
      <w:r w:rsidR="00035D17">
        <w:fldChar w:fldCharType="begin"/>
      </w:r>
      <w:r w:rsidR="00035D17">
        <w:instrText xml:space="preserve"> REF _Ref43401640 \h </w:instrText>
      </w:r>
      <w:r w:rsidR="00035D17">
        <w:fldChar w:fldCharType="separate"/>
      </w:r>
      <w:r w:rsidR="00035D17">
        <w:t xml:space="preserve">Picture </w:t>
      </w:r>
      <w:r w:rsidR="00035D17">
        <w:rPr>
          <w:noProof/>
        </w:rPr>
        <w:t>8</w:t>
      </w:r>
      <w:r w:rsidR="00035D17">
        <w:fldChar w:fldCharType="end"/>
      </w:r>
      <w:r w:rsidR="00630B35">
        <w:t xml:space="preserve"> shows the location of </w:t>
      </w:r>
      <w:proofErr w:type="spellStart"/>
      <w:r w:rsidR="00630B35">
        <w:t>timepoints</w:t>
      </w:r>
      <w:proofErr w:type="spellEnd"/>
      <w:r w:rsidR="00630B35">
        <w:t xml:space="preserve"> in the </w:t>
      </w:r>
      <w:r w:rsidR="00035D17">
        <w:t xml:space="preserve">corresponding </w:t>
      </w:r>
      <w:r w:rsidR="00630B35">
        <w:t xml:space="preserve">spatial distribution of </w:t>
      </w:r>
      <w:r w:rsidR="00035D17">
        <w:t xml:space="preserve">greedy tactic, </w:t>
      </w:r>
      <w:r w:rsidR="00630B35">
        <w:t>prudent tactic optimal</w:t>
      </w:r>
      <w:r w:rsidR="00035D17">
        <w:t>, and schedule tactic</w:t>
      </w:r>
      <w:r w:rsidR="00630B35">
        <w:t>’s waiting time. We can draw three conclusions from the results:</w:t>
      </w:r>
    </w:p>
    <w:p w14:paraId="3AE0BFE7" w14:textId="77777777" w:rsidR="002A72D3" w:rsidRDefault="002A72D3" w:rsidP="002A72D3">
      <w:pPr>
        <w:pStyle w:val="xmsonormal"/>
        <w:numPr>
          <w:ilvl w:val="0"/>
          <w:numId w:val="13"/>
        </w:numPr>
      </w:pPr>
      <w:r>
        <w:fldChar w:fldCharType="begin"/>
      </w:r>
      <w:r>
        <w:instrText xml:space="preserve"> REF _Ref43393458 \h </w:instrText>
      </w:r>
      <w:r>
        <w:fldChar w:fldCharType="separate"/>
      </w:r>
      <w:r w:rsidR="00254D44">
        <w:t xml:space="preserve">Picture </w:t>
      </w:r>
      <w:r w:rsidR="00254D44">
        <w:rPr>
          <w:noProof/>
        </w:rPr>
        <w:t>6</w:t>
      </w:r>
      <w:r>
        <w:fldChar w:fldCharType="end"/>
      </w:r>
      <w:r>
        <w:t xml:space="preserve"> shows that the waiting time of greedy tactic at </w:t>
      </w:r>
      <w:proofErr w:type="spellStart"/>
      <w:r>
        <w:t>timepoint</w:t>
      </w:r>
      <w:proofErr w:type="spellEnd"/>
      <w:r>
        <w:t xml:space="preserve"> stops is significantly larger than nearby non-</w:t>
      </w:r>
      <w:proofErr w:type="spellStart"/>
      <w:r>
        <w:t>timepoint</w:t>
      </w:r>
      <w:proofErr w:type="spellEnd"/>
      <w:r>
        <w:t xml:space="preserve"> stops. This can be explained as the result of strict timetable policy: a bus should stick to the timetable strictly at these stops. Therefore, the </w:t>
      </w:r>
      <w:r>
        <w:lastRenderedPageBreak/>
        <w:t>bus drivers tend to reclaim delay before these stops</w:t>
      </w:r>
      <w:r w:rsidR="003B0AE1">
        <w:t xml:space="preserve"> therefore making the risk of missing bus larger</w:t>
      </w:r>
      <w:r w:rsidR="00B860E9">
        <w:t>.</w:t>
      </w:r>
    </w:p>
    <w:p w14:paraId="5B2EE552" w14:textId="77777777" w:rsidR="00FB6615" w:rsidRDefault="00B860E9" w:rsidP="00F238D8">
      <w:pPr>
        <w:pStyle w:val="xmsonormal"/>
        <w:numPr>
          <w:ilvl w:val="0"/>
          <w:numId w:val="13"/>
        </w:numPr>
      </w:pPr>
      <w:r>
        <w:fldChar w:fldCharType="begin"/>
      </w:r>
      <w:r>
        <w:instrText xml:space="preserve"> REF _Ref43369292 \h </w:instrText>
      </w:r>
      <w:r>
        <w:fldChar w:fldCharType="separate"/>
      </w:r>
      <w:r w:rsidR="00254D44">
        <w:t xml:space="preserve">Picture </w:t>
      </w:r>
      <w:r w:rsidR="00254D44">
        <w:rPr>
          <w:noProof/>
        </w:rPr>
        <w:t>7</w:t>
      </w:r>
      <w:r>
        <w:fldChar w:fldCharType="end"/>
      </w:r>
      <w:r>
        <w:t xml:space="preserve"> shows that t</w:t>
      </w:r>
      <w:r w:rsidR="00630B35">
        <w:t xml:space="preserve">he waiting time </w:t>
      </w:r>
      <w:r>
        <w:t xml:space="preserve">of prudent tactic optimal </w:t>
      </w:r>
      <w:r w:rsidR="00630B35">
        <w:t xml:space="preserve">at </w:t>
      </w:r>
      <w:proofErr w:type="spellStart"/>
      <w:r w:rsidR="00630B35">
        <w:t>timepoint</w:t>
      </w:r>
      <w:proofErr w:type="spellEnd"/>
      <w:r w:rsidR="00630B35">
        <w:t xml:space="preserve"> stops is significantly smaller than </w:t>
      </w:r>
      <w:r w:rsidR="000E2AC0">
        <w:t xml:space="preserve">nearby </w:t>
      </w:r>
      <w:r w:rsidR="00954B3B">
        <w:t>non-</w:t>
      </w:r>
      <w:proofErr w:type="spellStart"/>
      <w:r w:rsidR="00954B3B">
        <w:t>timepoint</w:t>
      </w:r>
      <w:proofErr w:type="spellEnd"/>
      <w:r w:rsidR="00954B3B">
        <w:t xml:space="preserve"> stops</w:t>
      </w:r>
      <w:r w:rsidR="00961DA5">
        <w:t xml:space="preserve">. </w:t>
      </w:r>
      <w:r w:rsidR="00954B3B">
        <w:t>This proves the effectiveness of the optimal insurance buffer.</w:t>
      </w:r>
    </w:p>
    <w:p w14:paraId="312063EA" w14:textId="77777777" w:rsidR="00F238D8" w:rsidRDefault="00FB6615" w:rsidP="00F238D8">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w:t>
      </w:r>
      <w:r w:rsidR="003A2405">
        <w:t>for schedule tactic at</w:t>
      </w:r>
      <w:r w:rsidR="00BF6FAD">
        <w:t xml:space="preserve"> the</w:t>
      </w:r>
      <w:r w:rsidR="00B758A4">
        <w:t xml:space="preserve"> </w:t>
      </w:r>
      <w:proofErr w:type="spellStart"/>
      <w:r w:rsidR="00B758A4">
        <w:t>timepoints</w:t>
      </w:r>
      <w:proofErr w:type="spellEnd"/>
      <w:r w:rsidR="00B758A4">
        <w:t xml:space="preserve">. The primary reason is also because of stricter timetable policy at </w:t>
      </w:r>
      <w:proofErr w:type="spellStart"/>
      <w:r w:rsidR="00B758A4">
        <w:t>timepoints</w:t>
      </w:r>
      <w:proofErr w:type="spellEnd"/>
      <w:r w:rsidR="00B758A4">
        <w:t>.</w:t>
      </w:r>
      <w:r w:rsidR="00E64DB1">
        <w:t xml:space="preserve"> We decide not to put this conclusion in the main paper because it is less relevant.</w:t>
      </w:r>
    </w:p>
    <w:p w14:paraId="42A5DBC7" w14:textId="77777777" w:rsidR="00B47CDD" w:rsidRDefault="00B47CDD" w:rsidP="00B47CDD">
      <w:pPr>
        <w:pStyle w:val="xmsonormal"/>
        <w:ind w:firstLine="720"/>
      </w:pPr>
      <w:r>
        <w:t xml:space="preserve">We thank the reviewer again for pointing out the importance of </w:t>
      </w:r>
      <w:proofErr w:type="spellStart"/>
      <w:r>
        <w:t>timepoints</w:t>
      </w:r>
      <w:proofErr w:type="spellEnd"/>
      <w:r>
        <w:t xml:space="preserve">. It surely adds </w:t>
      </w:r>
      <w:r w:rsidR="00B17D09">
        <w:t xml:space="preserve">many </w:t>
      </w:r>
      <w:r w:rsidR="00516910">
        <w:t>valuable</w:t>
      </w:r>
      <w:r w:rsidR="00B17D09">
        <w:t xml:space="preserve"> conclusions</w:t>
      </w:r>
      <w:r>
        <w:t xml:space="preserve"> to the paper.</w:t>
      </w:r>
    </w:p>
    <w:p w14:paraId="6FED3DFA" w14:textId="77777777" w:rsidR="00F238D8" w:rsidRDefault="00F238D8" w:rsidP="00F238D8">
      <w:pPr>
        <w:pStyle w:val="xmsonormal"/>
        <w:jc w:val="center"/>
      </w:pPr>
      <w:r>
        <w:rPr>
          <w:noProof/>
        </w:rPr>
        <w:drawing>
          <wp:inline distT="0" distB="0" distL="0" distR="0" wp14:anchorId="1D4B34DE" wp14:editId="6937E1D1">
            <wp:extent cx="5943600" cy="4091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91940"/>
                    </a:xfrm>
                    <a:prstGeom prst="rect">
                      <a:avLst/>
                    </a:prstGeom>
                  </pic:spPr>
                </pic:pic>
              </a:graphicData>
            </a:graphic>
          </wp:inline>
        </w:drawing>
      </w:r>
    </w:p>
    <w:p w14:paraId="7B6F941B" w14:textId="77777777" w:rsidR="00F238D8" w:rsidRDefault="00F238D8" w:rsidP="00F238D8">
      <w:pPr>
        <w:pStyle w:val="xmsonormal"/>
        <w:jc w:val="center"/>
      </w:pPr>
      <w:bookmarkStart w:id="8" w:name="_Ref43393458"/>
      <w:r>
        <w:t xml:space="preserve">Picture </w:t>
      </w:r>
      <w:fldSimple w:instr=" SEQ Picture \* ARABIC ">
        <w:r w:rsidR="00254D44">
          <w:rPr>
            <w:noProof/>
          </w:rPr>
          <w:t>6</w:t>
        </w:r>
      </w:fldSimple>
      <w:bookmarkEnd w:id="8"/>
      <w:r>
        <w:t xml:space="preserve">: greedy tactic’s waiting time for bus route No.2 (circles with black stroke: </w:t>
      </w:r>
      <w:proofErr w:type="spellStart"/>
      <w:r>
        <w:t>timepoints</w:t>
      </w:r>
      <w:proofErr w:type="spellEnd"/>
      <w:r>
        <w:t>).</w:t>
      </w:r>
    </w:p>
    <w:p w14:paraId="0291CC6B" w14:textId="77777777" w:rsidR="00F238D8" w:rsidRDefault="00F238D8" w:rsidP="00F238D8">
      <w:pPr>
        <w:pStyle w:val="xmsonormal"/>
      </w:pPr>
    </w:p>
    <w:p w14:paraId="2E5BDB0C" w14:textId="77777777" w:rsidR="003C7220" w:rsidRDefault="003C7220" w:rsidP="003C7220">
      <w:pPr>
        <w:pStyle w:val="xmsonormal"/>
        <w:keepNext/>
      </w:pPr>
      <w:r>
        <w:rPr>
          <w:noProof/>
        </w:rPr>
        <w:lastRenderedPageBreak/>
        <w:drawing>
          <wp:inline distT="0" distB="0" distL="0" distR="0" wp14:anchorId="1FDEFF78" wp14:editId="48FB71B0">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74820"/>
                    </a:xfrm>
                    <a:prstGeom prst="rect">
                      <a:avLst/>
                    </a:prstGeom>
                  </pic:spPr>
                </pic:pic>
              </a:graphicData>
            </a:graphic>
          </wp:inline>
        </w:drawing>
      </w:r>
    </w:p>
    <w:p w14:paraId="14EF1B5A" w14:textId="77777777" w:rsidR="003C7220" w:rsidRDefault="003C7220" w:rsidP="003C7220">
      <w:pPr>
        <w:pStyle w:val="xmsonormal"/>
        <w:jc w:val="center"/>
      </w:pPr>
      <w:bookmarkStart w:id="9" w:name="_Ref43369292"/>
      <w:r>
        <w:t xml:space="preserve">Picture </w:t>
      </w:r>
      <w:fldSimple w:instr=" SEQ Picture \* ARABIC ">
        <w:r w:rsidR="00254D44">
          <w:rPr>
            <w:noProof/>
          </w:rPr>
          <w:t>7</w:t>
        </w:r>
      </w:fldSimple>
      <w:bookmarkEnd w:id="9"/>
      <w:r>
        <w:t xml:space="preserve">: prudent tactic </w:t>
      </w:r>
      <w:proofErr w:type="spellStart"/>
      <w:r>
        <w:t>optimal's</w:t>
      </w:r>
      <w:proofErr w:type="spellEnd"/>
      <w:r>
        <w:t xml:space="preserve"> waiting time for bus route No.2</w:t>
      </w:r>
      <w:r w:rsidR="00EF77E0">
        <w:t xml:space="preserve"> (</w:t>
      </w:r>
      <w:r w:rsidR="00290E27">
        <w:t xml:space="preserve">circles with </w:t>
      </w:r>
      <w:r w:rsidR="00EF77E0">
        <w:t xml:space="preserve">black stroke: </w:t>
      </w:r>
      <w:proofErr w:type="spellStart"/>
      <w:r w:rsidR="00290E27">
        <w:t>timepoints</w:t>
      </w:r>
      <w:proofErr w:type="spellEnd"/>
      <w:r w:rsidR="00EF77E0">
        <w:t>)</w:t>
      </w:r>
      <w:r>
        <w:t>.</w:t>
      </w:r>
    </w:p>
    <w:p w14:paraId="33F91AD2" w14:textId="77777777" w:rsidR="00C11924" w:rsidRDefault="00C36406" w:rsidP="003C7220">
      <w:pPr>
        <w:pStyle w:val="xmsonormal"/>
        <w:jc w:val="center"/>
      </w:pPr>
      <w:r>
        <w:rPr>
          <w:noProof/>
        </w:rPr>
        <w:lastRenderedPageBreak/>
        <w:drawing>
          <wp:inline distT="0" distB="0" distL="0" distR="0" wp14:anchorId="714557A2" wp14:editId="0C3FD4DF">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85590"/>
                    </a:xfrm>
                    <a:prstGeom prst="rect">
                      <a:avLst/>
                    </a:prstGeom>
                  </pic:spPr>
                </pic:pic>
              </a:graphicData>
            </a:graphic>
          </wp:inline>
        </w:drawing>
      </w:r>
    </w:p>
    <w:p w14:paraId="7686BCEF" w14:textId="77777777" w:rsidR="00C36406" w:rsidRDefault="00C36406" w:rsidP="00C36406">
      <w:pPr>
        <w:pStyle w:val="xmsonormal"/>
        <w:jc w:val="center"/>
      </w:pPr>
      <w:bookmarkStart w:id="10" w:name="_Ref43401640"/>
      <w:r>
        <w:t xml:space="preserve">Picture </w:t>
      </w:r>
      <w:fldSimple w:instr=" SEQ Picture \* ARABIC ">
        <w:r>
          <w:rPr>
            <w:noProof/>
          </w:rPr>
          <w:t>8</w:t>
        </w:r>
      </w:fldSimple>
      <w:bookmarkEnd w:id="10"/>
      <w:r>
        <w:t xml:space="preserve">: schedule tactic </w:t>
      </w:r>
      <w:proofErr w:type="spellStart"/>
      <w:r>
        <w:t>optimal's</w:t>
      </w:r>
      <w:proofErr w:type="spellEnd"/>
      <w:r>
        <w:t xml:space="preserve"> waiting time for bus route No.2 (circles with black stroke: </w:t>
      </w:r>
      <w:proofErr w:type="spellStart"/>
      <w:r>
        <w:t>timepoints</w:t>
      </w:r>
      <w:proofErr w:type="spellEnd"/>
      <w:r>
        <w:t>).</w:t>
      </w:r>
    </w:p>
    <w:p w14:paraId="2A0B0414" w14:textId="77777777" w:rsidR="00C36406" w:rsidRDefault="00C36406" w:rsidP="003C7220">
      <w:pPr>
        <w:pStyle w:val="xmsonormal"/>
        <w:jc w:val="center"/>
      </w:pPr>
    </w:p>
    <w:p w14:paraId="03A8326F" w14:textId="77777777" w:rsidR="007C3DF4" w:rsidRPr="009F7022" w:rsidRDefault="007C3DF4" w:rsidP="007F1FDD">
      <w:pPr>
        <w:pStyle w:val="xmsonormal"/>
        <w:numPr>
          <w:ilvl w:val="1"/>
          <w:numId w:val="1"/>
        </w:numPr>
      </w:pPr>
    </w:p>
    <w:p w14:paraId="66A38485" w14:textId="77777777"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14:paraId="2A1FC500" w14:textId="77777777" w:rsidR="007C3DF4" w:rsidRPr="007C3DF4" w:rsidRDefault="007C3DF4" w:rsidP="007F1FDD">
      <w:pPr>
        <w:pStyle w:val="xmsonormal"/>
        <w:rPr>
          <w:color w:val="7030A0"/>
        </w:rPr>
      </w:pPr>
      <w:r w:rsidRPr="007C3DF4">
        <w:rPr>
          <w:color w:val="7030A0"/>
        </w:rPr>
        <w:t>Will do</w:t>
      </w:r>
    </w:p>
    <w:p w14:paraId="1FD54CF2" w14:textId="77777777" w:rsidR="007C3DF4" w:rsidRPr="009F7022" w:rsidRDefault="007C3DF4" w:rsidP="007F1FDD">
      <w:pPr>
        <w:pStyle w:val="xmsonormal"/>
      </w:pPr>
    </w:p>
    <w:p w14:paraId="54F59F61" w14:textId="77777777" w:rsidR="009F7022" w:rsidRPr="009F7022" w:rsidRDefault="009F7022" w:rsidP="007F1FDD">
      <w:pPr>
        <w:pStyle w:val="xmsonormal"/>
      </w:pPr>
      <w:r w:rsidRPr="009F7022">
        <w:t>Minor Comments</w:t>
      </w:r>
    </w:p>
    <w:p w14:paraId="6DF0204E" w14:textId="77777777" w:rsidR="009F7022" w:rsidRDefault="009F7022" w:rsidP="007F1FDD">
      <w:pPr>
        <w:pStyle w:val="xmsonormal"/>
        <w:numPr>
          <w:ilvl w:val="1"/>
          <w:numId w:val="1"/>
        </w:numPr>
      </w:pPr>
      <w:r w:rsidRPr="009F7022">
        <w:t>On page 9, please fix the reference errors to the figures/tables.</w:t>
      </w:r>
    </w:p>
    <w:p w14:paraId="301448E6" w14:textId="77777777" w:rsidR="009F7022" w:rsidRPr="007C3DF4" w:rsidRDefault="002E2526" w:rsidP="007F1FDD">
      <w:pPr>
        <w:pStyle w:val="xmsonormal"/>
        <w:rPr>
          <w:color w:val="7030A0"/>
        </w:rPr>
      </w:pPr>
      <w:r>
        <w:rPr>
          <w:color w:val="7030A0"/>
        </w:rPr>
        <w:t>We apologize for the mistake. This is also mentioned by the reviewer 1 in comment 1.13. We make sure all reference</w:t>
      </w:r>
      <w:r w:rsidR="00AF3647">
        <w:rPr>
          <w:color w:val="7030A0"/>
        </w:rPr>
        <w:t>s</w:t>
      </w:r>
      <w:r>
        <w:rPr>
          <w:color w:val="7030A0"/>
        </w:rPr>
        <w:t xml:space="preserve"> </w:t>
      </w:r>
      <w:r w:rsidR="00AF3647">
        <w:rPr>
          <w:color w:val="7030A0"/>
        </w:rPr>
        <w:t xml:space="preserve">are </w:t>
      </w:r>
      <w:r>
        <w:rPr>
          <w:color w:val="7030A0"/>
        </w:rPr>
        <w:t>correct in this draft.</w:t>
      </w:r>
    </w:p>
    <w:p w14:paraId="153D5D13" w14:textId="77777777" w:rsidR="009F7022" w:rsidRPr="009F7022" w:rsidRDefault="009F7022" w:rsidP="007F1FDD">
      <w:pPr>
        <w:pStyle w:val="xmsonormal"/>
        <w:numPr>
          <w:ilvl w:val="1"/>
          <w:numId w:val="1"/>
        </w:numPr>
      </w:pPr>
      <w:r w:rsidRPr="009F7022">
        <w:lastRenderedPageBreak/>
        <w:t>The authors introduce many new acronyms throughout the paper, which can be confusing for readers. Please try to limit the use of acronyms that are not commonly found in the prior literature (e.g., consider removing IB, TPS, HDT, etc.). </w:t>
      </w:r>
    </w:p>
    <w:p w14:paraId="6E285A3F" w14:textId="245D4D3E" w:rsidR="001B5841" w:rsidRDefault="00AE693A" w:rsidP="007F1FDD">
      <w:r w:rsidRPr="004B7579">
        <w:t>We remove all the mentioned acronyms in the comments. We also remove some other acronyms that do not appear very frequently in the paper, like ETD, ATD, and RD</w:t>
      </w:r>
      <w:r w:rsidR="00423DEC" w:rsidRPr="004B7579">
        <w:t xml:space="preserve"> (reclaimed delay)</w:t>
      </w:r>
      <w:r w:rsidRPr="004B7579">
        <w:t>. We keep ST</w:t>
      </w:r>
      <w:r w:rsidR="00423DEC" w:rsidRPr="004B7579">
        <w:t xml:space="preserve"> (schedule tactic)</w:t>
      </w:r>
      <w:r w:rsidRPr="004B7579">
        <w:t>, AT</w:t>
      </w:r>
      <w:r w:rsidR="00423DEC" w:rsidRPr="004B7579">
        <w:t xml:space="preserve"> (arbitrary tactic)</w:t>
      </w:r>
      <w:r w:rsidRPr="004B7579">
        <w:t>, ET</w:t>
      </w:r>
      <w:r w:rsidR="00423DEC" w:rsidRPr="004B7579">
        <w:t xml:space="preserve"> (empirical tactic)</w:t>
      </w:r>
      <w:r w:rsidRPr="004B7579">
        <w:t>, PT</w:t>
      </w:r>
      <w:r w:rsidR="00423DEC" w:rsidRPr="004B7579">
        <w:t xml:space="preserve"> (prudent tactic)</w:t>
      </w:r>
      <w:r w:rsidRPr="004B7579">
        <w:t xml:space="preserve">, and GT </w:t>
      </w:r>
      <w:r w:rsidR="00423DEC" w:rsidRPr="004B7579">
        <w:t xml:space="preserve">(greedy tactic) </w:t>
      </w:r>
      <w:r w:rsidRPr="004B7579">
        <w:t>in the paper because they are frequently mentioned and used in different part</w:t>
      </w:r>
      <w:r w:rsidR="00375FB9" w:rsidRPr="004B7579">
        <w:t>s</w:t>
      </w:r>
      <w:r w:rsidRPr="004B7579">
        <w:t xml:space="preserve"> of the paper</w:t>
      </w:r>
      <w:r w:rsidR="000D2F00" w:rsidRPr="004B7579">
        <w:t xml:space="preserve"> (in total 104 times)</w:t>
      </w:r>
      <w:r w:rsidRPr="004B7579">
        <w:t xml:space="preserve">. To avoid confusions for readers, we </w:t>
      </w:r>
      <w:r w:rsidR="00375FB9" w:rsidRPr="004B7579">
        <w:t xml:space="preserve">use the </w:t>
      </w:r>
      <w:r w:rsidRPr="004B7579">
        <w:t>corresponding full name at the first appearance in each section.</w:t>
      </w:r>
    </w:p>
    <w:p w14:paraId="2A6918B8" w14:textId="1CE6127A" w:rsidR="00AF24D8" w:rsidRDefault="00AF24D8" w:rsidP="007F1FDD"/>
    <w:p w14:paraId="415F9EAC" w14:textId="0C5709D9" w:rsidR="00AF24D8" w:rsidRDefault="00AF24D8" w:rsidP="007F1FDD"/>
    <w:p w14:paraId="022189C0" w14:textId="5BAE3BE7" w:rsidR="00AF24D8" w:rsidRDefault="00AF24D8" w:rsidP="007F1FDD"/>
    <w:p w14:paraId="463CECC1" w14:textId="21D037F9" w:rsidR="00AF24D8" w:rsidRDefault="00AF24D8" w:rsidP="007F1FDD">
      <w:r>
        <w:t>Reference:</w:t>
      </w:r>
    </w:p>
    <w:p w14:paraId="4C002080" w14:textId="77777777" w:rsidR="00AF24D8" w:rsidRDefault="00AF24D8" w:rsidP="007F1FDD"/>
    <w:p w14:paraId="3FB45DF7" w14:textId="0F6F5E64" w:rsidR="00667289" w:rsidRPr="00667289" w:rsidRDefault="00AF24D8" w:rsidP="0066728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67289" w:rsidRPr="00667289">
        <w:rPr>
          <w:noProof/>
        </w:rPr>
        <w:t xml:space="preserve">Bowman, Larry A., and Mark A. Turnquist. 1981. “Service Frequency, Schedule Reliability and Passenger Wait Times at Transit Stops.” </w:t>
      </w:r>
      <w:r w:rsidR="00667289" w:rsidRPr="00667289">
        <w:rPr>
          <w:i/>
          <w:iCs/>
          <w:noProof/>
        </w:rPr>
        <w:t>Transportation Research Part A: General</w:t>
      </w:r>
      <w:r w:rsidR="00667289" w:rsidRPr="00667289">
        <w:rPr>
          <w:noProof/>
        </w:rPr>
        <w:t xml:space="preserve"> 15(6): 465–71.</w:t>
      </w:r>
    </w:p>
    <w:p w14:paraId="05859EB5" w14:textId="77777777" w:rsidR="00667289" w:rsidRPr="00667289" w:rsidRDefault="00667289" w:rsidP="00667289">
      <w:pPr>
        <w:widowControl w:val="0"/>
        <w:autoSpaceDE w:val="0"/>
        <w:autoSpaceDN w:val="0"/>
        <w:adjustRightInd w:val="0"/>
        <w:ind w:left="480" w:hanging="480"/>
        <w:rPr>
          <w:noProof/>
        </w:rPr>
      </w:pPr>
      <w:r w:rsidRPr="00667289">
        <w:rPr>
          <w:noProof/>
        </w:rPr>
        <w:t>Bradley, Roosevelt. 2005. “Miami-Dade Transit Service Standards.” https://www.miamidade.gov/citt/library/strategic-financial-studies/2013/cost-other-studies/analysis-activity/2006-1ServiceStandardPresentation [Compatibility Mode].pdf (June 11, 2020).</w:t>
      </w:r>
    </w:p>
    <w:p w14:paraId="72262E4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2019. “Determinants of Bus Riding Time Deviations: Relationship between Driving Patterns and Transit Performance.” </w:t>
      </w:r>
      <w:r w:rsidRPr="00667289">
        <w:rPr>
          <w:i/>
          <w:iCs/>
          <w:noProof/>
        </w:rPr>
        <w:t>Journal of Transportation Engineering, Part A: Systems</w:t>
      </w:r>
      <w:r w:rsidRPr="00667289">
        <w:rPr>
          <w:noProof/>
        </w:rPr>
        <w:t xml:space="preserve"> 145(1): 4018078.</w:t>
      </w:r>
    </w:p>
    <w:p w14:paraId="3DCAB0F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ats, Oded, and Gerasimos Loutos. 2016a. “Evaluating the Added-Value of Online Bus Arrival Prediction Schemes.” </w:t>
      </w:r>
      <w:r w:rsidRPr="00667289">
        <w:rPr>
          <w:i/>
          <w:iCs/>
          <w:noProof/>
        </w:rPr>
        <w:t>Transportation Research Part A: Policy and Practice</w:t>
      </w:r>
      <w:r w:rsidRPr="00667289">
        <w:rPr>
          <w:noProof/>
        </w:rPr>
        <w:t xml:space="preserve"> 86: 35–55. http://www.sciencedirect.com/science/article/pii/S0965856415300124.</w:t>
      </w:r>
    </w:p>
    <w:p w14:paraId="23F4A72A"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 2016b. “Real-Time Bus Arrival Information System: An Empirical Evaluation.” </w:t>
      </w:r>
      <w:r w:rsidRPr="00667289">
        <w:rPr>
          <w:i/>
          <w:iCs/>
          <w:noProof/>
        </w:rPr>
        <w:t>Journal of Intelligent Transportation Systems</w:t>
      </w:r>
      <w:r w:rsidRPr="00667289">
        <w:rPr>
          <w:noProof/>
        </w:rPr>
        <w:t xml:space="preserve"> 20(2): 138–51.</w:t>
      </w:r>
    </w:p>
    <w:p w14:paraId="7BBDB425" w14:textId="77777777" w:rsidR="00667289" w:rsidRPr="00667289" w:rsidRDefault="00667289" w:rsidP="00667289">
      <w:pPr>
        <w:widowControl w:val="0"/>
        <w:autoSpaceDE w:val="0"/>
        <w:autoSpaceDN w:val="0"/>
        <w:adjustRightInd w:val="0"/>
        <w:ind w:left="480" w:hanging="480"/>
        <w:rPr>
          <w:noProof/>
        </w:rPr>
      </w:pPr>
      <w:r w:rsidRPr="00667289">
        <w:rPr>
          <w:noProof/>
        </w:rPr>
        <w:t>Center for Urban Transportation Research @ USF. 2020. “Gtfs-Realtime-Validator.” https://github.com/CUTR-at-USF/gtfs-realtime-validator (May 18, 2020).</w:t>
      </w:r>
    </w:p>
    <w:p w14:paraId="37B4F0FE"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Chen, Xumei, Lei Yu, Yushi Zhang, and Jifu Guo. 2009. “Analyzing Urban Bus Service Reliability at the Stop, Route, and Network Levels.” </w:t>
      </w:r>
      <w:r w:rsidRPr="00667289">
        <w:rPr>
          <w:i/>
          <w:iCs/>
          <w:noProof/>
        </w:rPr>
        <w:t>Transportation research part A: policy and practice</w:t>
      </w:r>
      <w:r w:rsidRPr="00667289">
        <w:rPr>
          <w:noProof/>
        </w:rPr>
        <w:t xml:space="preserve"> 43(8): 722–34.</w:t>
      </w:r>
    </w:p>
    <w:p w14:paraId="338E1C5D" w14:textId="77777777" w:rsidR="00667289" w:rsidRPr="00667289" w:rsidRDefault="00667289" w:rsidP="00667289">
      <w:pPr>
        <w:widowControl w:val="0"/>
        <w:autoSpaceDE w:val="0"/>
        <w:autoSpaceDN w:val="0"/>
        <w:adjustRightInd w:val="0"/>
        <w:ind w:left="480" w:hanging="480"/>
        <w:rPr>
          <w:noProof/>
        </w:rPr>
      </w:pPr>
      <w:r w:rsidRPr="00667289">
        <w:rPr>
          <w:noProof/>
        </w:rPr>
        <w:t>Chertoff, Jane. 2018. “What’s the Average Running Speed and Can You Improve Your Pace?” https://www.healthline.com/health/fitness-exercise/average-running-speed (May 18, 2020).</w:t>
      </w:r>
    </w:p>
    <w:p w14:paraId="6DE2D853" w14:textId="77777777" w:rsidR="00667289" w:rsidRPr="00667289" w:rsidRDefault="00667289" w:rsidP="00667289">
      <w:pPr>
        <w:widowControl w:val="0"/>
        <w:autoSpaceDE w:val="0"/>
        <w:autoSpaceDN w:val="0"/>
        <w:adjustRightInd w:val="0"/>
        <w:ind w:left="480" w:hanging="480"/>
        <w:rPr>
          <w:noProof/>
        </w:rPr>
      </w:pPr>
      <w:r w:rsidRPr="00667289">
        <w:rPr>
          <w:noProof/>
        </w:rPr>
        <w:t>COTA. 2019. “How Does COTA Measure On-Time Performance?” https://www.cota.com/policies/on-time-performance/ (February 5, 2019).</w:t>
      </w:r>
    </w:p>
    <w:p w14:paraId="3291DF5D"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ames G Strathman, Thomas J Kimpel, and David T Crout. 2006. “Effects of Bus Stop Consolidation on Passenger Activity and Transit Operations.” </w:t>
      </w:r>
      <w:r w:rsidRPr="00667289">
        <w:rPr>
          <w:i/>
          <w:iCs/>
          <w:noProof/>
        </w:rPr>
        <w:t>Transportation Research Record</w:t>
      </w:r>
      <w:r w:rsidRPr="00667289">
        <w:rPr>
          <w:noProof/>
        </w:rPr>
        <w:t xml:space="preserve"> 1971(1): 32–41.</w:t>
      </w:r>
    </w:p>
    <w:p w14:paraId="2132CC54"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El‐Geneidy, Ahmed M, Jessica Horning, and Kevin J Krizek. 2011. “Analyzing Transit Service Reliability Using Detailed Data from Automatic Vehicular Locator Systems.” </w:t>
      </w:r>
      <w:r w:rsidRPr="00667289">
        <w:rPr>
          <w:i/>
          <w:iCs/>
          <w:noProof/>
        </w:rPr>
        <w:t>Journal of Advanced Transportation</w:t>
      </w:r>
      <w:r w:rsidRPr="00667289">
        <w:rPr>
          <w:noProof/>
        </w:rPr>
        <w:t xml:space="preserve"> 45(1): 66–79.</w:t>
      </w:r>
    </w:p>
    <w:p w14:paraId="34D56851"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irmani, Donatella, Massimo Mecella, Monica Scannapieco, and Carlo Batini. 2016. “On the </w:t>
      </w:r>
      <w:r w:rsidRPr="00667289">
        <w:rPr>
          <w:noProof/>
        </w:rPr>
        <w:lastRenderedPageBreak/>
        <w:t xml:space="preserve">Meaningfulness of ‘Big Data Quality.’” </w:t>
      </w:r>
      <w:r w:rsidRPr="00667289">
        <w:rPr>
          <w:i/>
          <w:iCs/>
          <w:noProof/>
        </w:rPr>
        <w:t>Data Science and Engineering</w:t>
      </w:r>
      <w:r w:rsidRPr="00667289">
        <w:rPr>
          <w:noProof/>
        </w:rPr>
        <w:t xml:space="preserve"> 1(1): 6–20.</w:t>
      </w:r>
    </w:p>
    <w:p w14:paraId="7A0FAEEF"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Furth, Peter G, and Theo H J Muller. 2006. “Service Reliability and Hidden Waiting Time: Insights from Automatic Vehicle Location Data.” </w:t>
      </w:r>
      <w:r w:rsidRPr="00667289">
        <w:rPr>
          <w:i/>
          <w:iCs/>
          <w:noProof/>
        </w:rPr>
        <w:t>Transportation Research Record</w:t>
      </w:r>
      <w:r w:rsidRPr="00667289">
        <w:rPr>
          <w:noProof/>
        </w:rPr>
        <w:t xml:space="preserve"> 1955(1): 79–87.</w:t>
      </w:r>
    </w:p>
    <w:p w14:paraId="46B6F9EA" w14:textId="77777777" w:rsidR="00667289" w:rsidRPr="00667289" w:rsidRDefault="00667289" w:rsidP="00667289">
      <w:pPr>
        <w:widowControl w:val="0"/>
        <w:autoSpaceDE w:val="0"/>
        <w:autoSpaceDN w:val="0"/>
        <w:adjustRightInd w:val="0"/>
        <w:ind w:left="480" w:hanging="480"/>
        <w:rPr>
          <w:noProof/>
        </w:rPr>
      </w:pPr>
      <w:r w:rsidRPr="00667289">
        <w:rPr>
          <w:noProof/>
        </w:rPr>
        <w:t>GCRTA. 2018. “QUARTERLY MANAGEMENT REPORT.” http://www.riderta.com/sites/default/files/qmr/QMR2018Q2.pdf (June 11, 2020).</w:t>
      </w:r>
    </w:p>
    <w:p w14:paraId="749E5FD8" w14:textId="77777777" w:rsidR="00667289" w:rsidRPr="00667289" w:rsidRDefault="00667289" w:rsidP="00667289">
      <w:pPr>
        <w:widowControl w:val="0"/>
        <w:autoSpaceDE w:val="0"/>
        <w:autoSpaceDN w:val="0"/>
        <w:adjustRightInd w:val="0"/>
        <w:ind w:left="480" w:hanging="480"/>
        <w:rPr>
          <w:noProof/>
        </w:rPr>
      </w:pPr>
      <w:r w:rsidRPr="00667289">
        <w:rPr>
          <w:noProof/>
        </w:rPr>
        <w:t>Google Developers. “GTFS Playbook: Using Static with Realtime.” https://support.google.com/transitpartners/answer/9047609?hl=en (May 9, 2020).</w:t>
      </w:r>
    </w:p>
    <w:p w14:paraId="7ACFD980"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Huo, Yueying, Jinhua Zhao, Wenquan Li, and Xiaojian Hu. 2014. “Measuring Bus Service Reliability: An Example of Bus Rapid Transit in Changzhou.” </w:t>
      </w:r>
      <w:r w:rsidRPr="00667289">
        <w:rPr>
          <w:i/>
          <w:iCs/>
          <w:noProof/>
        </w:rPr>
        <w:t>Journal of Public Transportation</w:t>
      </w:r>
      <w:r w:rsidRPr="00667289">
        <w:rPr>
          <w:noProof/>
        </w:rPr>
        <w:t xml:space="preserve"> 17(2): 6.</w:t>
      </w:r>
    </w:p>
    <w:p w14:paraId="12D80368" w14:textId="77777777" w:rsidR="00667289" w:rsidRPr="00667289" w:rsidRDefault="00667289" w:rsidP="00667289">
      <w:pPr>
        <w:widowControl w:val="0"/>
        <w:autoSpaceDE w:val="0"/>
        <w:autoSpaceDN w:val="0"/>
        <w:adjustRightInd w:val="0"/>
        <w:ind w:left="480" w:hanging="480"/>
        <w:rPr>
          <w:noProof/>
        </w:rPr>
      </w:pPr>
      <w:r w:rsidRPr="00667289">
        <w:rPr>
          <w:noProof/>
        </w:rPr>
        <w:t>James, Nelson. 2017. “Signage 101 – Letter Height Visibility.” https://www.signs.com/blog/signage-101-letter-height-visibility/ (May 18, 2020).</w:t>
      </w:r>
    </w:p>
    <w:p w14:paraId="040762A9"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Gang, Ling Shi, and Tony Z Qiu. 2016. </w:t>
      </w:r>
      <w:r w:rsidRPr="00667289">
        <w:rPr>
          <w:i/>
          <w:iCs/>
          <w:noProof/>
        </w:rPr>
        <w:t>Evaluation of Factors Affecting Bus On-Time Performance in Edmonton, Canada</w:t>
      </w:r>
      <w:r w:rsidRPr="00667289">
        <w:rPr>
          <w:noProof/>
        </w:rPr>
        <w:t>.</w:t>
      </w:r>
    </w:p>
    <w:p w14:paraId="2A609183"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Liu, Luyu, and Harvey J Miller. 2020. “Measuring Risk of Missing Transfers in Public Transit Systems Using High-Resolution Schedule and Real-Time Bus Location Data.” </w:t>
      </w:r>
      <w:r w:rsidRPr="00667289">
        <w:rPr>
          <w:i/>
          <w:iCs/>
          <w:noProof/>
        </w:rPr>
        <w:t>Urban Studies</w:t>
      </w:r>
      <w:r w:rsidRPr="00667289">
        <w:rPr>
          <w:noProof/>
        </w:rPr>
        <w:t>: 0042098020919323. https://doi.org/10.1177/0042098020919323.</w:t>
      </w:r>
    </w:p>
    <w:p w14:paraId="55BB1732" w14:textId="77777777" w:rsidR="00667289" w:rsidRPr="00667289" w:rsidRDefault="00667289" w:rsidP="00667289">
      <w:pPr>
        <w:widowControl w:val="0"/>
        <w:autoSpaceDE w:val="0"/>
        <w:autoSpaceDN w:val="0"/>
        <w:adjustRightInd w:val="0"/>
        <w:ind w:left="480" w:hanging="480"/>
        <w:rPr>
          <w:noProof/>
        </w:rPr>
      </w:pPr>
      <w:r w:rsidRPr="00667289">
        <w:rPr>
          <w:noProof/>
        </w:rPr>
        <w:t>OpenMobilityData. 2020. “OpenMobilityData GTFS-RT.” https://openmobilitydata.org/search?q=gtfsrt.</w:t>
      </w:r>
    </w:p>
    <w:p w14:paraId="0575B362" w14:textId="77777777" w:rsidR="00667289" w:rsidRPr="00667289" w:rsidRDefault="00667289" w:rsidP="00667289">
      <w:pPr>
        <w:widowControl w:val="0"/>
        <w:autoSpaceDE w:val="0"/>
        <w:autoSpaceDN w:val="0"/>
        <w:adjustRightInd w:val="0"/>
        <w:ind w:left="480" w:hanging="480"/>
        <w:rPr>
          <w:noProof/>
        </w:rPr>
      </w:pPr>
      <w:r w:rsidRPr="00667289">
        <w:rPr>
          <w:noProof/>
        </w:rPr>
        <w:t xml:space="preserve">Park, Yongha et al. 2019. “Assessing Public Transit Performance Using Real-Time Data: Spatiotemporal Patterns of Bus Operation Delays in Columbus, Ohio, USA.” </w:t>
      </w:r>
      <w:r w:rsidRPr="00667289">
        <w:rPr>
          <w:i/>
          <w:iCs/>
          <w:noProof/>
        </w:rPr>
        <w:t>International Journal of Geographical Information Science</w:t>
      </w:r>
      <w:r w:rsidRPr="00667289">
        <w:rPr>
          <w:noProof/>
        </w:rPr>
        <w:t>: 1–26.</w:t>
      </w:r>
    </w:p>
    <w:p w14:paraId="6F60A05D" w14:textId="669C33D8" w:rsidR="00AF24D8" w:rsidRPr="004B7579" w:rsidRDefault="00AF24D8" w:rsidP="007F1FDD">
      <w:r>
        <w:fldChar w:fldCharType="end"/>
      </w:r>
    </w:p>
    <w:sectPr w:rsidR="00AF24D8" w:rsidRPr="004B7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0BB"/>
    <w:multiLevelType w:val="hybridMultilevel"/>
    <w:tmpl w:val="B71AF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2D2655A5"/>
    <w:multiLevelType w:val="hybridMultilevel"/>
    <w:tmpl w:val="A1E0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F15743D"/>
    <w:multiLevelType w:val="hybridMultilevel"/>
    <w:tmpl w:val="34CA82B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100693"/>
    <w:multiLevelType w:val="hybridMultilevel"/>
    <w:tmpl w:val="AA840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4F3C7F"/>
    <w:multiLevelType w:val="hybridMultilevel"/>
    <w:tmpl w:val="2626E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7"/>
  </w:num>
  <w:num w:numId="4">
    <w:abstractNumId w:val="4"/>
  </w:num>
  <w:num w:numId="5">
    <w:abstractNumId w:val="12"/>
  </w:num>
  <w:num w:numId="6">
    <w:abstractNumId w:val="1"/>
  </w:num>
  <w:num w:numId="7">
    <w:abstractNumId w:val="10"/>
  </w:num>
  <w:num w:numId="8">
    <w:abstractNumId w:val="2"/>
  </w:num>
  <w:num w:numId="9">
    <w:abstractNumId w:val="14"/>
  </w:num>
  <w:num w:numId="10">
    <w:abstractNumId w:val="15"/>
  </w:num>
  <w:num w:numId="11">
    <w:abstractNumId w:val="3"/>
  </w:num>
  <w:num w:numId="12">
    <w:abstractNumId w:val="8"/>
  </w:num>
  <w:num w:numId="13">
    <w:abstractNumId w:val="16"/>
  </w:num>
  <w:num w:numId="14">
    <w:abstractNumId w:val="13"/>
  </w:num>
  <w:num w:numId="15">
    <w:abstractNumId w:val="0"/>
  </w:num>
  <w:num w:numId="16">
    <w:abstractNumId w:val="17"/>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2CFB"/>
    <w:rsid w:val="00013F1A"/>
    <w:rsid w:val="00013F9D"/>
    <w:rsid w:val="00027BBB"/>
    <w:rsid w:val="00035D17"/>
    <w:rsid w:val="00036215"/>
    <w:rsid w:val="00040BBA"/>
    <w:rsid w:val="0004148A"/>
    <w:rsid w:val="00042BB4"/>
    <w:rsid w:val="00044A4C"/>
    <w:rsid w:val="0005342B"/>
    <w:rsid w:val="00056200"/>
    <w:rsid w:val="00056C11"/>
    <w:rsid w:val="00057D1B"/>
    <w:rsid w:val="0006480C"/>
    <w:rsid w:val="00066446"/>
    <w:rsid w:val="00070565"/>
    <w:rsid w:val="00072BE5"/>
    <w:rsid w:val="00075952"/>
    <w:rsid w:val="00081406"/>
    <w:rsid w:val="000814CC"/>
    <w:rsid w:val="00083F1C"/>
    <w:rsid w:val="00085C2C"/>
    <w:rsid w:val="0008796F"/>
    <w:rsid w:val="0008798F"/>
    <w:rsid w:val="000910A2"/>
    <w:rsid w:val="00091B9E"/>
    <w:rsid w:val="00091E5B"/>
    <w:rsid w:val="0009289E"/>
    <w:rsid w:val="000976B0"/>
    <w:rsid w:val="00097ABC"/>
    <w:rsid w:val="000A25CB"/>
    <w:rsid w:val="000A3D2B"/>
    <w:rsid w:val="000A5646"/>
    <w:rsid w:val="000A7D23"/>
    <w:rsid w:val="000B09A7"/>
    <w:rsid w:val="000B288F"/>
    <w:rsid w:val="000C04D7"/>
    <w:rsid w:val="000C1761"/>
    <w:rsid w:val="000C1E3B"/>
    <w:rsid w:val="000C4F6A"/>
    <w:rsid w:val="000C544F"/>
    <w:rsid w:val="000D2F00"/>
    <w:rsid w:val="000E0C29"/>
    <w:rsid w:val="000E24BD"/>
    <w:rsid w:val="000E2AC0"/>
    <w:rsid w:val="000E3489"/>
    <w:rsid w:val="000E57E9"/>
    <w:rsid w:val="000F61D7"/>
    <w:rsid w:val="000F7C2A"/>
    <w:rsid w:val="00102DBC"/>
    <w:rsid w:val="00105FBF"/>
    <w:rsid w:val="00107EBD"/>
    <w:rsid w:val="00110735"/>
    <w:rsid w:val="001120B0"/>
    <w:rsid w:val="00112E13"/>
    <w:rsid w:val="0011588A"/>
    <w:rsid w:val="0011593B"/>
    <w:rsid w:val="001215FE"/>
    <w:rsid w:val="00125072"/>
    <w:rsid w:val="00127EB0"/>
    <w:rsid w:val="001308E8"/>
    <w:rsid w:val="0013687D"/>
    <w:rsid w:val="00136C21"/>
    <w:rsid w:val="001417B9"/>
    <w:rsid w:val="00141D20"/>
    <w:rsid w:val="00144F82"/>
    <w:rsid w:val="00155A99"/>
    <w:rsid w:val="00155E08"/>
    <w:rsid w:val="00156065"/>
    <w:rsid w:val="00171B8E"/>
    <w:rsid w:val="00172D7A"/>
    <w:rsid w:val="00176D79"/>
    <w:rsid w:val="00177EDC"/>
    <w:rsid w:val="00180AFC"/>
    <w:rsid w:val="001823CA"/>
    <w:rsid w:val="00184E97"/>
    <w:rsid w:val="00196C60"/>
    <w:rsid w:val="001A0304"/>
    <w:rsid w:val="001A441D"/>
    <w:rsid w:val="001B327C"/>
    <w:rsid w:val="001B372F"/>
    <w:rsid w:val="001B52B4"/>
    <w:rsid w:val="001B5841"/>
    <w:rsid w:val="001C0702"/>
    <w:rsid w:val="001C135E"/>
    <w:rsid w:val="001C1619"/>
    <w:rsid w:val="001C1FC6"/>
    <w:rsid w:val="001C358C"/>
    <w:rsid w:val="001C3DD8"/>
    <w:rsid w:val="001C50C8"/>
    <w:rsid w:val="001C7F5F"/>
    <w:rsid w:val="001D06AD"/>
    <w:rsid w:val="001D4C13"/>
    <w:rsid w:val="001E1AE2"/>
    <w:rsid w:val="001E28B1"/>
    <w:rsid w:val="001E3A66"/>
    <w:rsid w:val="001E6B85"/>
    <w:rsid w:val="001F0C06"/>
    <w:rsid w:val="001F1097"/>
    <w:rsid w:val="001F19B1"/>
    <w:rsid w:val="001F1D7F"/>
    <w:rsid w:val="001F1E9A"/>
    <w:rsid w:val="001F4353"/>
    <w:rsid w:val="001F4535"/>
    <w:rsid w:val="001F5DA2"/>
    <w:rsid w:val="001F606F"/>
    <w:rsid w:val="001F7DCE"/>
    <w:rsid w:val="00201B97"/>
    <w:rsid w:val="002052FE"/>
    <w:rsid w:val="00205FA4"/>
    <w:rsid w:val="00207CEE"/>
    <w:rsid w:val="00211916"/>
    <w:rsid w:val="002123D8"/>
    <w:rsid w:val="00212968"/>
    <w:rsid w:val="002146AC"/>
    <w:rsid w:val="00221771"/>
    <w:rsid w:val="00224623"/>
    <w:rsid w:val="00224F14"/>
    <w:rsid w:val="0022606D"/>
    <w:rsid w:val="002269BC"/>
    <w:rsid w:val="00230A75"/>
    <w:rsid w:val="002331D8"/>
    <w:rsid w:val="00233FA4"/>
    <w:rsid w:val="00236CBC"/>
    <w:rsid w:val="002400F8"/>
    <w:rsid w:val="00240D10"/>
    <w:rsid w:val="00243A28"/>
    <w:rsid w:val="00245B11"/>
    <w:rsid w:val="00247014"/>
    <w:rsid w:val="00250DE0"/>
    <w:rsid w:val="00254D44"/>
    <w:rsid w:val="0025549C"/>
    <w:rsid w:val="002559EA"/>
    <w:rsid w:val="0026416C"/>
    <w:rsid w:val="0026422B"/>
    <w:rsid w:val="0026479D"/>
    <w:rsid w:val="00265359"/>
    <w:rsid w:val="00267578"/>
    <w:rsid w:val="00270479"/>
    <w:rsid w:val="00271112"/>
    <w:rsid w:val="0027798E"/>
    <w:rsid w:val="0028746B"/>
    <w:rsid w:val="00287ED6"/>
    <w:rsid w:val="00290E27"/>
    <w:rsid w:val="00297777"/>
    <w:rsid w:val="002A4760"/>
    <w:rsid w:val="002A4BDF"/>
    <w:rsid w:val="002A72D3"/>
    <w:rsid w:val="002A740B"/>
    <w:rsid w:val="002B2D43"/>
    <w:rsid w:val="002B316D"/>
    <w:rsid w:val="002B39B1"/>
    <w:rsid w:val="002C0CF7"/>
    <w:rsid w:val="002C3FD1"/>
    <w:rsid w:val="002C64D8"/>
    <w:rsid w:val="002C7FEC"/>
    <w:rsid w:val="002D22A9"/>
    <w:rsid w:val="002D4586"/>
    <w:rsid w:val="002D745B"/>
    <w:rsid w:val="002E2526"/>
    <w:rsid w:val="002E5FC0"/>
    <w:rsid w:val="002F3ED9"/>
    <w:rsid w:val="002F5FBA"/>
    <w:rsid w:val="002F6680"/>
    <w:rsid w:val="00301D24"/>
    <w:rsid w:val="003032B5"/>
    <w:rsid w:val="003102DB"/>
    <w:rsid w:val="00313514"/>
    <w:rsid w:val="0031554F"/>
    <w:rsid w:val="003164F7"/>
    <w:rsid w:val="00317B24"/>
    <w:rsid w:val="003214B2"/>
    <w:rsid w:val="00321847"/>
    <w:rsid w:val="00321F8C"/>
    <w:rsid w:val="0033496B"/>
    <w:rsid w:val="00337832"/>
    <w:rsid w:val="00341D73"/>
    <w:rsid w:val="003433B6"/>
    <w:rsid w:val="0034354E"/>
    <w:rsid w:val="00344C76"/>
    <w:rsid w:val="0034764C"/>
    <w:rsid w:val="00351611"/>
    <w:rsid w:val="00351991"/>
    <w:rsid w:val="00355CDC"/>
    <w:rsid w:val="00355E11"/>
    <w:rsid w:val="003560CB"/>
    <w:rsid w:val="00367595"/>
    <w:rsid w:val="00372DD2"/>
    <w:rsid w:val="00375FB9"/>
    <w:rsid w:val="003840D9"/>
    <w:rsid w:val="003849DE"/>
    <w:rsid w:val="003862CF"/>
    <w:rsid w:val="00387518"/>
    <w:rsid w:val="0039655D"/>
    <w:rsid w:val="003A2405"/>
    <w:rsid w:val="003B0AE1"/>
    <w:rsid w:val="003B1C10"/>
    <w:rsid w:val="003B1D9A"/>
    <w:rsid w:val="003B4B92"/>
    <w:rsid w:val="003B63F3"/>
    <w:rsid w:val="003B746B"/>
    <w:rsid w:val="003C1F36"/>
    <w:rsid w:val="003C4360"/>
    <w:rsid w:val="003C4B77"/>
    <w:rsid w:val="003C5161"/>
    <w:rsid w:val="003C676B"/>
    <w:rsid w:val="003C7220"/>
    <w:rsid w:val="003D3098"/>
    <w:rsid w:val="003D3C40"/>
    <w:rsid w:val="003D46D1"/>
    <w:rsid w:val="003D5729"/>
    <w:rsid w:val="003D6956"/>
    <w:rsid w:val="003D7513"/>
    <w:rsid w:val="003E20BE"/>
    <w:rsid w:val="003E5576"/>
    <w:rsid w:val="003F25E9"/>
    <w:rsid w:val="003F3138"/>
    <w:rsid w:val="003F37E0"/>
    <w:rsid w:val="003F7627"/>
    <w:rsid w:val="00400B97"/>
    <w:rsid w:val="00401FCE"/>
    <w:rsid w:val="00402A44"/>
    <w:rsid w:val="0040309A"/>
    <w:rsid w:val="00414C00"/>
    <w:rsid w:val="00416825"/>
    <w:rsid w:val="00417AC3"/>
    <w:rsid w:val="00423DEC"/>
    <w:rsid w:val="00431252"/>
    <w:rsid w:val="00433C65"/>
    <w:rsid w:val="004356BF"/>
    <w:rsid w:val="004372CB"/>
    <w:rsid w:val="00440176"/>
    <w:rsid w:val="00441B51"/>
    <w:rsid w:val="00441C50"/>
    <w:rsid w:val="004470F0"/>
    <w:rsid w:val="00447D5F"/>
    <w:rsid w:val="004500D6"/>
    <w:rsid w:val="00451440"/>
    <w:rsid w:val="004525C8"/>
    <w:rsid w:val="00453C4E"/>
    <w:rsid w:val="004559FE"/>
    <w:rsid w:val="0045692F"/>
    <w:rsid w:val="00461006"/>
    <w:rsid w:val="00466988"/>
    <w:rsid w:val="00466CCD"/>
    <w:rsid w:val="00472137"/>
    <w:rsid w:val="00475ADD"/>
    <w:rsid w:val="00483859"/>
    <w:rsid w:val="00486E2A"/>
    <w:rsid w:val="00487D07"/>
    <w:rsid w:val="00487D4B"/>
    <w:rsid w:val="00490236"/>
    <w:rsid w:val="004A1325"/>
    <w:rsid w:val="004A63A9"/>
    <w:rsid w:val="004A76A1"/>
    <w:rsid w:val="004B4CEF"/>
    <w:rsid w:val="004B7579"/>
    <w:rsid w:val="004B7A57"/>
    <w:rsid w:val="004C2010"/>
    <w:rsid w:val="004C4915"/>
    <w:rsid w:val="004C5619"/>
    <w:rsid w:val="004C5B0E"/>
    <w:rsid w:val="004C6FC9"/>
    <w:rsid w:val="004C71F0"/>
    <w:rsid w:val="004D6D58"/>
    <w:rsid w:val="004E2655"/>
    <w:rsid w:val="004E3978"/>
    <w:rsid w:val="004F184E"/>
    <w:rsid w:val="004F307F"/>
    <w:rsid w:val="004F38E2"/>
    <w:rsid w:val="00500404"/>
    <w:rsid w:val="00502C4C"/>
    <w:rsid w:val="00503D55"/>
    <w:rsid w:val="005062F6"/>
    <w:rsid w:val="005100F9"/>
    <w:rsid w:val="00511983"/>
    <w:rsid w:val="00513794"/>
    <w:rsid w:val="00516910"/>
    <w:rsid w:val="00517076"/>
    <w:rsid w:val="00517283"/>
    <w:rsid w:val="005179D0"/>
    <w:rsid w:val="00517FF3"/>
    <w:rsid w:val="005206F3"/>
    <w:rsid w:val="00524488"/>
    <w:rsid w:val="005254FE"/>
    <w:rsid w:val="0052707A"/>
    <w:rsid w:val="005317BA"/>
    <w:rsid w:val="0053265F"/>
    <w:rsid w:val="005342DD"/>
    <w:rsid w:val="00541719"/>
    <w:rsid w:val="00543BC5"/>
    <w:rsid w:val="00544EAA"/>
    <w:rsid w:val="005529CC"/>
    <w:rsid w:val="00553785"/>
    <w:rsid w:val="005556D4"/>
    <w:rsid w:val="005557D6"/>
    <w:rsid w:val="00562E4F"/>
    <w:rsid w:val="00563164"/>
    <w:rsid w:val="005641A3"/>
    <w:rsid w:val="005711D2"/>
    <w:rsid w:val="00585A1E"/>
    <w:rsid w:val="00591D20"/>
    <w:rsid w:val="0059362D"/>
    <w:rsid w:val="005936B0"/>
    <w:rsid w:val="0059601C"/>
    <w:rsid w:val="00596682"/>
    <w:rsid w:val="005A07E1"/>
    <w:rsid w:val="005A156E"/>
    <w:rsid w:val="005A1CD0"/>
    <w:rsid w:val="005A2C8F"/>
    <w:rsid w:val="005A302D"/>
    <w:rsid w:val="005A4C59"/>
    <w:rsid w:val="005B0630"/>
    <w:rsid w:val="005B5557"/>
    <w:rsid w:val="005C15BB"/>
    <w:rsid w:val="005C2599"/>
    <w:rsid w:val="005C6D5E"/>
    <w:rsid w:val="005C7A96"/>
    <w:rsid w:val="005D35B1"/>
    <w:rsid w:val="005D4CEC"/>
    <w:rsid w:val="005D5285"/>
    <w:rsid w:val="005D5DCA"/>
    <w:rsid w:val="005E0692"/>
    <w:rsid w:val="005E3810"/>
    <w:rsid w:val="005E6958"/>
    <w:rsid w:val="005F3AA2"/>
    <w:rsid w:val="005F4CB7"/>
    <w:rsid w:val="005F7CB8"/>
    <w:rsid w:val="006009A5"/>
    <w:rsid w:val="0060345D"/>
    <w:rsid w:val="00603BB8"/>
    <w:rsid w:val="006048DE"/>
    <w:rsid w:val="00607996"/>
    <w:rsid w:val="00610406"/>
    <w:rsid w:val="006150C1"/>
    <w:rsid w:val="00617C79"/>
    <w:rsid w:val="006207B0"/>
    <w:rsid w:val="00624CCB"/>
    <w:rsid w:val="006265E7"/>
    <w:rsid w:val="00626A54"/>
    <w:rsid w:val="00630B35"/>
    <w:rsid w:val="00631D8E"/>
    <w:rsid w:val="0063207F"/>
    <w:rsid w:val="00634ACD"/>
    <w:rsid w:val="00644DA6"/>
    <w:rsid w:val="006469B4"/>
    <w:rsid w:val="006501E2"/>
    <w:rsid w:val="00650926"/>
    <w:rsid w:val="00667289"/>
    <w:rsid w:val="00676441"/>
    <w:rsid w:val="00677ED2"/>
    <w:rsid w:val="006800F5"/>
    <w:rsid w:val="00683E42"/>
    <w:rsid w:val="00685F39"/>
    <w:rsid w:val="00691F3F"/>
    <w:rsid w:val="00692488"/>
    <w:rsid w:val="00696C3B"/>
    <w:rsid w:val="006A43C2"/>
    <w:rsid w:val="006A487A"/>
    <w:rsid w:val="006B0377"/>
    <w:rsid w:val="006B1B20"/>
    <w:rsid w:val="006B5A13"/>
    <w:rsid w:val="006B5AED"/>
    <w:rsid w:val="006B620F"/>
    <w:rsid w:val="006C1D63"/>
    <w:rsid w:val="006C27AB"/>
    <w:rsid w:val="006C2CBA"/>
    <w:rsid w:val="006D4272"/>
    <w:rsid w:val="006D7614"/>
    <w:rsid w:val="006E359D"/>
    <w:rsid w:val="006E3E1C"/>
    <w:rsid w:val="006E56FC"/>
    <w:rsid w:val="006E57F2"/>
    <w:rsid w:val="006E7033"/>
    <w:rsid w:val="006E716E"/>
    <w:rsid w:val="006F14CE"/>
    <w:rsid w:val="006F1DDB"/>
    <w:rsid w:val="006F262D"/>
    <w:rsid w:val="007002D1"/>
    <w:rsid w:val="00701035"/>
    <w:rsid w:val="00701BE5"/>
    <w:rsid w:val="00705C79"/>
    <w:rsid w:val="007068DF"/>
    <w:rsid w:val="00706F9A"/>
    <w:rsid w:val="007117F5"/>
    <w:rsid w:val="00712149"/>
    <w:rsid w:val="00712FC0"/>
    <w:rsid w:val="00715867"/>
    <w:rsid w:val="00716120"/>
    <w:rsid w:val="00720043"/>
    <w:rsid w:val="00721D8C"/>
    <w:rsid w:val="007351D7"/>
    <w:rsid w:val="00741FC6"/>
    <w:rsid w:val="00742F30"/>
    <w:rsid w:val="00743657"/>
    <w:rsid w:val="0074585D"/>
    <w:rsid w:val="00746A1C"/>
    <w:rsid w:val="007540B1"/>
    <w:rsid w:val="0075440E"/>
    <w:rsid w:val="00754E48"/>
    <w:rsid w:val="00755D39"/>
    <w:rsid w:val="007629C2"/>
    <w:rsid w:val="007807AE"/>
    <w:rsid w:val="0078088F"/>
    <w:rsid w:val="007813D6"/>
    <w:rsid w:val="007950A0"/>
    <w:rsid w:val="00795CB8"/>
    <w:rsid w:val="007A0F0F"/>
    <w:rsid w:val="007A4614"/>
    <w:rsid w:val="007A4FA6"/>
    <w:rsid w:val="007A5DD0"/>
    <w:rsid w:val="007A6340"/>
    <w:rsid w:val="007A6C32"/>
    <w:rsid w:val="007A6FEF"/>
    <w:rsid w:val="007A7F62"/>
    <w:rsid w:val="007B0194"/>
    <w:rsid w:val="007B1F22"/>
    <w:rsid w:val="007B41BE"/>
    <w:rsid w:val="007C0B16"/>
    <w:rsid w:val="007C0B5C"/>
    <w:rsid w:val="007C3DF4"/>
    <w:rsid w:val="007C458F"/>
    <w:rsid w:val="007D0151"/>
    <w:rsid w:val="007D3876"/>
    <w:rsid w:val="007D3AB1"/>
    <w:rsid w:val="007D4C8E"/>
    <w:rsid w:val="007E3661"/>
    <w:rsid w:val="007E5672"/>
    <w:rsid w:val="007E5FD9"/>
    <w:rsid w:val="007E6464"/>
    <w:rsid w:val="007E6EE7"/>
    <w:rsid w:val="007F0064"/>
    <w:rsid w:val="007F1FDD"/>
    <w:rsid w:val="007F349B"/>
    <w:rsid w:val="007F6550"/>
    <w:rsid w:val="008028AE"/>
    <w:rsid w:val="00813C24"/>
    <w:rsid w:val="0081450F"/>
    <w:rsid w:val="00814E51"/>
    <w:rsid w:val="00820978"/>
    <w:rsid w:val="00820C7C"/>
    <w:rsid w:val="0082444B"/>
    <w:rsid w:val="0082738B"/>
    <w:rsid w:val="00836097"/>
    <w:rsid w:val="00840E18"/>
    <w:rsid w:val="0084175E"/>
    <w:rsid w:val="008478FA"/>
    <w:rsid w:val="00852291"/>
    <w:rsid w:val="008553AB"/>
    <w:rsid w:val="00857BCE"/>
    <w:rsid w:val="00857EAD"/>
    <w:rsid w:val="00862815"/>
    <w:rsid w:val="00870C67"/>
    <w:rsid w:val="00872FC6"/>
    <w:rsid w:val="00874C2A"/>
    <w:rsid w:val="008767CF"/>
    <w:rsid w:val="008824E1"/>
    <w:rsid w:val="00883655"/>
    <w:rsid w:val="00883C92"/>
    <w:rsid w:val="00884764"/>
    <w:rsid w:val="008856C4"/>
    <w:rsid w:val="00887FC5"/>
    <w:rsid w:val="00897673"/>
    <w:rsid w:val="008A0E85"/>
    <w:rsid w:val="008A37EE"/>
    <w:rsid w:val="008A6AB7"/>
    <w:rsid w:val="008B681D"/>
    <w:rsid w:val="008B6EF1"/>
    <w:rsid w:val="008C1644"/>
    <w:rsid w:val="008C19C0"/>
    <w:rsid w:val="008C1ABF"/>
    <w:rsid w:val="008C5272"/>
    <w:rsid w:val="008C5524"/>
    <w:rsid w:val="008D0B5D"/>
    <w:rsid w:val="008D0EFA"/>
    <w:rsid w:val="008D148E"/>
    <w:rsid w:val="008D1BBD"/>
    <w:rsid w:val="008D1FFF"/>
    <w:rsid w:val="008D22AF"/>
    <w:rsid w:val="008D23D2"/>
    <w:rsid w:val="008D42D7"/>
    <w:rsid w:val="008E1CDD"/>
    <w:rsid w:val="008E32F5"/>
    <w:rsid w:val="008E46F2"/>
    <w:rsid w:val="008F4EFB"/>
    <w:rsid w:val="008F540E"/>
    <w:rsid w:val="008F7ABB"/>
    <w:rsid w:val="008F7FBE"/>
    <w:rsid w:val="00902898"/>
    <w:rsid w:val="0090402F"/>
    <w:rsid w:val="0090732C"/>
    <w:rsid w:val="009075AA"/>
    <w:rsid w:val="00916D89"/>
    <w:rsid w:val="0092117D"/>
    <w:rsid w:val="00922CB2"/>
    <w:rsid w:val="00925003"/>
    <w:rsid w:val="00925FE4"/>
    <w:rsid w:val="00930584"/>
    <w:rsid w:val="00933E5B"/>
    <w:rsid w:val="00942ECB"/>
    <w:rsid w:val="009476F5"/>
    <w:rsid w:val="009527CB"/>
    <w:rsid w:val="00954B3B"/>
    <w:rsid w:val="00954E63"/>
    <w:rsid w:val="009574EA"/>
    <w:rsid w:val="00961953"/>
    <w:rsid w:val="00961DA5"/>
    <w:rsid w:val="00961E31"/>
    <w:rsid w:val="00962596"/>
    <w:rsid w:val="009625BC"/>
    <w:rsid w:val="00963798"/>
    <w:rsid w:val="00963914"/>
    <w:rsid w:val="00965DBD"/>
    <w:rsid w:val="00972D27"/>
    <w:rsid w:val="009731D5"/>
    <w:rsid w:val="00973851"/>
    <w:rsid w:val="009749CE"/>
    <w:rsid w:val="009756E4"/>
    <w:rsid w:val="00980761"/>
    <w:rsid w:val="00983AF5"/>
    <w:rsid w:val="0098664C"/>
    <w:rsid w:val="00986F5D"/>
    <w:rsid w:val="009908D9"/>
    <w:rsid w:val="009A1D65"/>
    <w:rsid w:val="009A33B8"/>
    <w:rsid w:val="009A5855"/>
    <w:rsid w:val="009A64AC"/>
    <w:rsid w:val="009B412E"/>
    <w:rsid w:val="009B73FF"/>
    <w:rsid w:val="009C571B"/>
    <w:rsid w:val="009C59D5"/>
    <w:rsid w:val="009D0480"/>
    <w:rsid w:val="009D6336"/>
    <w:rsid w:val="009D76F9"/>
    <w:rsid w:val="009E1034"/>
    <w:rsid w:val="009E3A48"/>
    <w:rsid w:val="009E3DC9"/>
    <w:rsid w:val="009E74EE"/>
    <w:rsid w:val="009F09A0"/>
    <w:rsid w:val="009F101F"/>
    <w:rsid w:val="009F300A"/>
    <w:rsid w:val="009F7022"/>
    <w:rsid w:val="00A1318D"/>
    <w:rsid w:val="00A17A55"/>
    <w:rsid w:val="00A224BF"/>
    <w:rsid w:val="00A22542"/>
    <w:rsid w:val="00A227F7"/>
    <w:rsid w:val="00A25759"/>
    <w:rsid w:val="00A33855"/>
    <w:rsid w:val="00A34316"/>
    <w:rsid w:val="00A35145"/>
    <w:rsid w:val="00A3704D"/>
    <w:rsid w:val="00A4212C"/>
    <w:rsid w:val="00A54669"/>
    <w:rsid w:val="00A60EF2"/>
    <w:rsid w:val="00A62DAC"/>
    <w:rsid w:val="00A663D3"/>
    <w:rsid w:val="00A67E94"/>
    <w:rsid w:val="00A77060"/>
    <w:rsid w:val="00A8059D"/>
    <w:rsid w:val="00A8207F"/>
    <w:rsid w:val="00A824AC"/>
    <w:rsid w:val="00A83DD8"/>
    <w:rsid w:val="00A86905"/>
    <w:rsid w:val="00A92CE5"/>
    <w:rsid w:val="00AA3E12"/>
    <w:rsid w:val="00AA4512"/>
    <w:rsid w:val="00AB0E4D"/>
    <w:rsid w:val="00AB53B9"/>
    <w:rsid w:val="00AB6F58"/>
    <w:rsid w:val="00AC067C"/>
    <w:rsid w:val="00AC30BD"/>
    <w:rsid w:val="00AC428D"/>
    <w:rsid w:val="00AC5413"/>
    <w:rsid w:val="00AC5E38"/>
    <w:rsid w:val="00AC6776"/>
    <w:rsid w:val="00AD0E94"/>
    <w:rsid w:val="00AD116B"/>
    <w:rsid w:val="00AD1E48"/>
    <w:rsid w:val="00AD2032"/>
    <w:rsid w:val="00AD4D8D"/>
    <w:rsid w:val="00AE433E"/>
    <w:rsid w:val="00AE693A"/>
    <w:rsid w:val="00AE723B"/>
    <w:rsid w:val="00AF24D8"/>
    <w:rsid w:val="00AF2EE0"/>
    <w:rsid w:val="00AF3647"/>
    <w:rsid w:val="00AF579D"/>
    <w:rsid w:val="00AF5A22"/>
    <w:rsid w:val="00AF5FC6"/>
    <w:rsid w:val="00B01D2B"/>
    <w:rsid w:val="00B0312F"/>
    <w:rsid w:val="00B033B1"/>
    <w:rsid w:val="00B0352A"/>
    <w:rsid w:val="00B10D60"/>
    <w:rsid w:val="00B14FDA"/>
    <w:rsid w:val="00B1621E"/>
    <w:rsid w:val="00B16301"/>
    <w:rsid w:val="00B16F06"/>
    <w:rsid w:val="00B17D09"/>
    <w:rsid w:val="00B21AF8"/>
    <w:rsid w:val="00B21BE9"/>
    <w:rsid w:val="00B23049"/>
    <w:rsid w:val="00B23095"/>
    <w:rsid w:val="00B2398C"/>
    <w:rsid w:val="00B23A6B"/>
    <w:rsid w:val="00B24CA2"/>
    <w:rsid w:val="00B25F82"/>
    <w:rsid w:val="00B27907"/>
    <w:rsid w:val="00B30521"/>
    <w:rsid w:val="00B31A4F"/>
    <w:rsid w:val="00B31F46"/>
    <w:rsid w:val="00B32A88"/>
    <w:rsid w:val="00B32E8E"/>
    <w:rsid w:val="00B36F06"/>
    <w:rsid w:val="00B47CDD"/>
    <w:rsid w:val="00B51DBE"/>
    <w:rsid w:val="00B54D7D"/>
    <w:rsid w:val="00B56A1C"/>
    <w:rsid w:val="00B57B20"/>
    <w:rsid w:val="00B60A12"/>
    <w:rsid w:val="00B66ED8"/>
    <w:rsid w:val="00B74309"/>
    <w:rsid w:val="00B748BD"/>
    <w:rsid w:val="00B758A4"/>
    <w:rsid w:val="00B8360C"/>
    <w:rsid w:val="00B84B11"/>
    <w:rsid w:val="00B85A30"/>
    <w:rsid w:val="00B860E9"/>
    <w:rsid w:val="00B877F4"/>
    <w:rsid w:val="00B87974"/>
    <w:rsid w:val="00B9277F"/>
    <w:rsid w:val="00B93300"/>
    <w:rsid w:val="00B939DB"/>
    <w:rsid w:val="00B94E12"/>
    <w:rsid w:val="00B95799"/>
    <w:rsid w:val="00B95D78"/>
    <w:rsid w:val="00BA2826"/>
    <w:rsid w:val="00BA485E"/>
    <w:rsid w:val="00BA6FDE"/>
    <w:rsid w:val="00BB2008"/>
    <w:rsid w:val="00BB3D65"/>
    <w:rsid w:val="00BC1696"/>
    <w:rsid w:val="00BD4033"/>
    <w:rsid w:val="00BD634F"/>
    <w:rsid w:val="00BE0412"/>
    <w:rsid w:val="00BE2805"/>
    <w:rsid w:val="00BE438F"/>
    <w:rsid w:val="00BE60F8"/>
    <w:rsid w:val="00BE65A5"/>
    <w:rsid w:val="00BF04CE"/>
    <w:rsid w:val="00BF4987"/>
    <w:rsid w:val="00BF56EB"/>
    <w:rsid w:val="00BF6FAD"/>
    <w:rsid w:val="00C002C1"/>
    <w:rsid w:val="00C018D3"/>
    <w:rsid w:val="00C02457"/>
    <w:rsid w:val="00C06268"/>
    <w:rsid w:val="00C076EA"/>
    <w:rsid w:val="00C118B9"/>
    <w:rsid w:val="00C11924"/>
    <w:rsid w:val="00C13887"/>
    <w:rsid w:val="00C14993"/>
    <w:rsid w:val="00C20AE3"/>
    <w:rsid w:val="00C21C04"/>
    <w:rsid w:val="00C24E78"/>
    <w:rsid w:val="00C36406"/>
    <w:rsid w:val="00C37579"/>
    <w:rsid w:val="00C41D73"/>
    <w:rsid w:val="00C450B9"/>
    <w:rsid w:val="00C4794A"/>
    <w:rsid w:val="00C56C4D"/>
    <w:rsid w:val="00C5783C"/>
    <w:rsid w:val="00C61A74"/>
    <w:rsid w:val="00C625E7"/>
    <w:rsid w:val="00C634BD"/>
    <w:rsid w:val="00C658C8"/>
    <w:rsid w:val="00C65A14"/>
    <w:rsid w:val="00C70760"/>
    <w:rsid w:val="00C74722"/>
    <w:rsid w:val="00C766F2"/>
    <w:rsid w:val="00C7734F"/>
    <w:rsid w:val="00C90450"/>
    <w:rsid w:val="00C916AA"/>
    <w:rsid w:val="00C96692"/>
    <w:rsid w:val="00C967E1"/>
    <w:rsid w:val="00CA473F"/>
    <w:rsid w:val="00CB017D"/>
    <w:rsid w:val="00CB1C3F"/>
    <w:rsid w:val="00CB4A93"/>
    <w:rsid w:val="00CC3D42"/>
    <w:rsid w:val="00CC779F"/>
    <w:rsid w:val="00CC7C83"/>
    <w:rsid w:val="00CD061F"/>
    <w:rsid w:val="00CD36C2"/>
    <w:rsid w:val="00CD3E27"/>
    <w:rsid w:val="00CD47CB"/>
    <w:rsid w:val="00CD49C8"/>
    <w:rsid w:val="00CD54B5"/>
    <w:rsid w:val="00CE358C"/>
    <w:rsid w:val="00CE4F9B"/>
    <w:rsid w:val="00CF1F93"/>
    <w:rsid w:val="00CF5874"/>
    <w:rsid w:val="00D03687"/>
    <w:rsid w:val="00D07341"/>
    <w:rsid w:val="00D11CF5"/>
    <w:rsid w:val="00D14389"/>
    <w:rsid w:val="00D25C9B"/>
    <w:rsid w:val="00D3046B"/>
    <w:rsid w:val="00D308AE"/>
    <w:rsid w:val="00D32E60"/>
    <w:rsid w:val="00D33337"/>
    <w:rsid w:val="00D33D72"/>
    <w:rsid w:val="00D341C9"/>
    <w:rsid w:val="00D34AF4"/>
    <w:rsid w:val="00D406C7"/>
    <w:rsid w:val="00D41780"/>
    <w:rsid w:val="00D4471D"/>
    <w:rsid w:val="00D44A47"/>
    <w:rsid w:val="00D47196"/>
    <w:rsid w:val="00D5096D"/>
    <w:rsid w:val="00D50AE6"/>
    <w:rsid w:val="00D54270"/>
    <w:rsid w:val="00D6156A"/>
    <w:rsid w:val="00D616BF"/>
    <w:rsid w:val="00D70E58"/>
    <w:rsid w:val="00D71AA4"/>
    <w:rsid w:val="00D74BF2"/>
    <w:rsid w:val="00D76BC0"/>
    <w:rsid w:val="00D77D60"/>
    <w:rsid w:val="00D91607"/>
    <w:rsid w:val="00D91DDC"/>
    <w:rsid w:val="00DA0503"/>
    <w:rsid w:val="00DB4D0D"/>
    <w:rsid w:val="00DB4F40"/>
    <w:rsid w:val="00DC3C89"/>
    <w:rsid w:val="00DC530E"/>
    <w:rsid w:val="00DC70F0"/>
    <w:rsid w:val="00DD054B"/>
    <w:rsid w:val="00DD0F4F"/>
    <w:rsid w:val="00DD72E4"/>
    <w:rsid w:val="00DD7E63"/>
    <w:rsid w:val="00DE155D"/>
    <w:rsid w:val="00DF006A"/>
    <w:rsid w:val="00DF1214"/>
    <w:rsid w:val="00E04B5F"/>
    <w:rsid w:val="00E05411"/>
    <w:rsid w:val="00E06A05"/>
    <w:rsid w:val="00E10AC5"/>
    <w:rsid w:val="00E15E0C"/>
    <w:rsid w:val="00E20F8E"/>
    <w:rsid w:val="00E23074"/>
    <w:rsid w:val="00E25864"/>
    <w:rsid w:val="00E25A66"/>
    <w:rsid w:val="00E31845"/>
    <w:rsid w:val="00E33862"/>
    <w:rsid w:val="00E344E8"/>
    <w:rsid w:val="00E34D4C"/>
    <w:rsid w:val="00E354BD"/>
    <w:rsid w:val="00E457A2"/>
    <w:rsid w:val="00E54E87"/>
    <w:rsid w:val="00E64376"/>
    <w:rsid w:val="00E64A15"/>
    <w:rsid w:val="00E64DB1"/>
    <w:rsid w:val="00E6781E"/>
    <w:rsid w:val="00E70919"/>
    <w:rsid w:val="00E70BB6"/>
    <w:rsid w:val="00E765B8"/>
    <w:rsid w:val="00E7672F"/>
    <w:rsid w:val="00E8325C"/>
    <w:rsid w:val="00E90089"/>
    <w:rsid w:val="00E902A7"/>
    <w:rsid w:val="00E90F88"/>
    <w:rsid w:val="00E93C3A"/>
    <w:rsid w:val="00E97533"/>
    <w:rsid w:val="00EA5A74"/>
    <w:rsid w:val="00EB24F8"/>
    <w:rsid w:val="00EB3268"/>
    <w:rsid w:val="00EB62EF"/>
    <w:rsid w:val="00EC12A4"/>
    <w:rsid w:val="00ED386B"/>
    <w:rsid w:val="00ED7958"/>
    <w:rsid w:val="00EE4CDA"/>
    <w:rsid w:val="00EE5D43"/>
    <w:rsid w:val="00EF152E"/>
    <w:rsid w:val="00EF3270"/>
    <w:rsid w:val="00EF77E0"/>
    <w:rsid w:val="00EF7C0B"/>
    <w:rsid w:val="00F00B0D"/>
    <w:rsid w:val="00F05DC2"/>
    <w:rsid w:val="00F07AD9"/>
    <w:rsid w:val="00F10462"/>
    <w:rsid w:val="00F13250"/>
    <w:rsid w:val="00F171DD"/>
    <w:rsid w:val="00F2283D"/>
    <w:rsid w:val="00F23682"/>
    <w:rsid w:val="00F238D8"/>
    <w:rsid w:val="00F23A01"/>
    <w:rsid w:val="00F24CEB"/>
    <w:rsid w:val="00F24D4D"/>
    <w:rsid w:val="00F258FC"/>
    <w:rsid w:val="00F314ED"/>
    <w:rsid w:val="00F317CB"/>
    <w:rsid w:val="00F333F7"/>
    <w:rsid w:val="00F34F89"/>
    <w:rsid w:val="00F37111"/>
    <w:rsid w:val="00F376FB"/>
    <w:rsid w:val="00F406A4"/>
    <w:rsid w:val="00F41F5C"/>
    <w:rsid w:val="00F431BF"/>
    <w:rsid w:val="00F43915"/>
    <w:rsid w:val="00F441BC"/>
    <w:rsid w:val="00F47AF7"/>
    <w:rsid w:val="00F53111"/>
    <w:rsid w:val="00F55758"/>
    <w:rsid w:val="00F60F10"/>
    <w:rsid w:val="00F60FF5"/>
    <w:rsid w:val="00F643EA"/>
    <w:rsid w:val="00F750B9"/>
    <w:rsid w:val="00F759E0"/>
    <w:rsid w:val="00F778EA"/>
    <w:rsid w:val="00F86097"/>
    <w:rsid w:val="00F86293"/>
    <w:rsid w:val="00F86AA1"/>
    <w:rsid w:val="00F9042B"/>
    <w:rsid w:val="00F94D45"/>
    <w:rsid w:val="00F956D3"/>
    <w:rsid w:val="00FA0B86"/>
    <w:rsid w:val="00FA156A"/>
    <w:rsid w:val="00FB0BE9"/>
    <w:rsid w:val="00FB3C18"/>
    <w:rsid w:val="00FB3FCD"/>
    <w:rsid w:val="00FB597D"/>
    <w:rsid w:val="00FB6615"/>
    <w:rsid w:val="00FB6991"/>
    <w:rsid w:val="00FC40D1"/>
    <w:rsid w:val="00FC56F9"/>
    <w:rsid w:val="00FC5BEB"/>
    <w:rsid w:val="00FC5DA2"/>
    <w:rsid w:val="00FC6085"/>
    <w:rsid w:val="00FD1F59"/>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B7C0"/>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321F8C"/>
    <w:rPr>
      <w:sz w:val="16"/>
      <w:szCs w:val="16"/>
    </w:rPr>
  </w:style>
  <w:style w:type="paragraph" w:styleId="CommentText">
    <w:name w:val="annotation text"/>
    <w:basedOn w:val="Normal"/>
    <w:link w:val="CommentTextChar"/>
    <w:uiPriority w:val="99"/>
    <w:semiHidden/>
    <w:unhideWhenUsed/>
    <w:rsid w:val="00321F8C"/>
    <w:rPr>
      <w:sz w:val="20"/>
      <w:szCs w:val="20"/>
    </w:rPr>
  </w:style>
  <w:style w:type="character" w:customStyle="1" w:styleId="CommentTextChar">
    <w:name w:val="Comment Text Char"/>
    <w:basedOn w:val="DefaultParagraphFont"/>
    <w:link w:val="CommentText"/>
    <w:uiPriority w:val="99"/>
    <w:semiHidden/>
    <w:rsid w:val="00321F8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F8C"/>
    <w:rPr>
      <w:b/>
      <w:bCs/>
    </w:rPr>
  </w:style>
  <w:style w:type="character" w:customStyle="1" w:styleId="CommentSubjectChar">
    <w:name w:val="Comment Subject Char"/>
    <w:basedOn w:val="CommentTextChar"/>
    <w:link w:val="CommentSubject"/>
    <w:uiPriority w:val="99"/>
    <w:semiHidden/>
    <w:rsid w:val="00321F8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21F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0B7AD-AFBC-4CC2-ADA9-E7A0355E7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75</TotalTime>
  <Pages>30</Pages>
  <Words>15602</Words>
  <Characters>88934</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26</cp:revision>
  <cp:lastPrinted>2020-05-29T19:56:00Z</cp:lastPrinted>
  <dcterms:created xsi:type="dcterms:W3CDTF">2020-04-01T14:20:00Z</dcterms:created>
  <dcterms:modified xsi:type="dcterms:W3CDTF">2020-06-22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